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8D00036" w14:textId="5C1644DB" w:rsidR="00323E70" w:rsidRPr="00CB1D2B" w:rsidRDefault="00323E70" w:rsidP="00323E70">
      <w:pPr>
        <w:rPr>
          <w:rFonts w:ascii="Times New Roman" w:hAnsi="Times New Roman" w:cs="Times New Roman"/>
          <w:b/>
        </w:rPr>
      </w:pPr>
      <w:r w:rsidRPr="00CB1D2B">
        <w:rPr>
          <w:rFonts w:ascii="Times New Roman" w:hAnsi="Times New Roman" w:cs="Times New Roman"/>
          <w:b/>
        </w:rPr>
        <w:t>Relationship between Atopic Dermatitis</w:t>
      </w:r>
      <w:r w:rsidR="00641F7E" w:rsidRPr="00CB1D2B">
        <w:rPr>
          <w:rFonts w:ascii="Times New Roman" w:hAnsi="Times New Roman" w:cs="Times New Roman"/>
          <w:b/>
        </w:rPr>
        <w:t>,</w:t>
      </w:r>
      <w:r w:rsidRPr="00CB1D2B">
        <w:rPr>
          <w:rFonts w:ascii="Times New Roman" w:hAnsi="Times New Roman" w:cs="Times New Roman"/>
          <w:b/>
        </w:rPr>
        <w:t xml:space="preserve"> Depression</w:t>
      </w:r>
      <w:r w:rsidR="00641F7E" w:rsidRPr="00CB1D2B">
        <w:rPr>
          <w:rFonts w:ascii="Times New Roman" w:hAnsi="Times New Roman" w:cs="Times New Roman"/>
          <w:b/>
        </w:rPr>
        <w:t xml:space="preserve"> and Anxiety</w:t>
      </w:r>
      <w:r w:rsidRPr="00CB1D2B">
        <w:rPr>
          <w:rFonts w:ascii="Times New Roman" w:hAnsi="Times New Roman" w:cs="Times New Roman"/>
          <w:b/>
        </w:rPr>
        <w:t>: a two-sample Mendelian randomization study</w:t>
      </w:r>
    </w:p>
    <w:p w14:paraId="5EA4FF8B" w14:textId="77777777" w:rsidR="00323E70" w:rsidRDefault="00323E70" w:rsidP="00602C3B">
      <w:pPr>
        <w:rPr>
          <w:rFonts w:ascii="Arial" w:hAnsi="Arial" w:cs="Arial"/>
          <w:sz w:val="22"/>
          <w:szCs w:val="22"/>
        </w:rPr>
      </w:pPr>
    </w:p>
    <w:p w14:paraId="7AEC4EEF" w14:textId="77777777" w:rsidR="00602C3B" w:rsidRPr="00CB1D2B" w:rsidRDefault="00602C3B" w:rsidP="00602C3B">
      <w:pPr>
        <w:rPr>
          <w:rFonts w:ascii="Times New Roman" w:hAnsi="Times New Roman" w:cs="Times New Roman"/>
        </w:rPr>
      </w:pPr>
      <w:r w:rsidRPr="00CB1D2B">
        <w:rPr>
          <w:rFonts w:ascii="Times New Roman" w:hAnsi="Times New Roman" w:cs="Times New Roman"/>
        </w:rPr>
        <w:t>Hansjörg Baurecht et al.</w:t>
      </w:r>
    </w:p>
    <w:p w14:paraId="569D260D" w14:textId="77777777" w:rsidR="00602C3B" w:rsidRPr="00CB1D2B" w:rsidRDefault="00602C3B" w:rsidP="00602C3B">
      <w:pPr>
        <w:rPr>
          <w:rFonts w:ascii="Times New Roman" w:hAnsi="Times New Roman" w:cs="Times New Roman"/>
        </w:rPr>
      </w:pPr>
    </w:p>
    <w:p w14:paraId="65C9AB0B" w14:textId="06A51D70" w:rsidR="00602C3B" w:rsidRPr="00CB1D2B" w:rsidRDefault="00602C3B" w:rsidP="00602C3B">
      <w:pPr>
        <w:rPr>
          <w:rFonts w:ascii="Times New Roman" w:hAnsi="Times New Roman" w:cs="Times New Roman"/>
        </w:rPr>
      </w:pPr>
      <w:r w:rsidRPr="00CB1D2B">
        <w:rPr>
          <w:rFonts w:ascii="Times New Roman" w:hAnsi="Times New Roman" w:cs="Times New Roman"/>
        </w:rPr>
        <w:t>Supplement</w:t>
      </w:r>
      <w:r w:rsidR="001738F8">
        <w:rPr>
          <w:rFonts w:ascii="Times New Roman" w:hAnsi="Times New Roman" w:cs="Times New Roman"/>
        </w:rPr>
        <w:t>ary Material</w:t>
      </w:r>
    </w:p>
    <w:p w14:paraId="04B3BB89" w14:textId="77777777" w:rsidR="00602C3B" w:rsidRPr="00323E70" w:rsidRDefault="00602C3B">
      <w:pPr>
        <w:rPr>
          <w:rFonts w:ascii="Arial" w:hAnsi="Arial" w:cs="Arial"/>
          <w:sz w:val="22"/>
          <w:szCs w:val="22"/>
        </w:rPr>
      </w:pPr>
      <w:r w:rsidRPr="00323E70">
        <w:rPr>
          <w:rFonts w:ascii="Arial" w:hAnsi="Arial" w:cs="Arial"/>
          <w:sz w:val="22"/>
          <w:szCs w:val="22"/>
        </w:rPr>
        <w:br w:type="page"/>
      </w:r>
    </w:p>
    <w:p w14:paraId="7E2E37E1" w14:textId="615E797A" w:rsidR="002F0BC1" w:rsidRPr="00CB1D2B" w:rsidRDefault="002F0BC1" w:rsidP="002F0BC1">
      <w:pPr>
        <w:rPr>
          <w:rFonts w:ascii="Times New Roman" w:hAnsi="Times New Roman" w:cs="Times New Roman"/>
        </w:rPr>
      </w:pPr>
      <w:r w:rsidRPr="00CB1D2B">
        <w:rPr>
          <w:rFonts w:ascii="Times New Roman" w:hAnsi="Times New Roman" w:cs="Times New Roman"/>
        </w:rPr>
        <w:lastRenderedPageBreak/>
        <w:t xml:space="preserve">Table </w:t>
      </w:r>
      <w:r w:rsidR="003B23F6" w:rsidRPr="00CB1D2B">
        <w:rPr>
          <w:rFonts w:ascii="Times New Roman" w:hAnsi="Times New Roman" w:cs="Times New Roman"/>
        </w:rPr>
        <w:t>S</w:t>
      </w:r>
      <w:r w:rsidRPr="00CB1D2B">
        <w:rPr>
          <w:rFonts w:ascii="Times New Roman" w:hAnsi="Times New Roman" w:cs="Times New Roman"/>
        </w:rPr>
        <w:t>1</w:t>
      </w:r>
      <w:r w:rsidRPr="00CB1D2B">
        <w:rPr>
          <w:rFonts w:ascii="Times New Roman" w:hAnsi="Times New Roman" w:cs="Times New Roman"/>
        </w:rPr>
        <w:tab/>
        <w:t xml:space="preserve">Power analyses (Brion et al. </w:t>
      </w:r>
      <w:r w:rsidR="001433FD" w:rsidRPr="001433FD">
        <w:rPr>
          <w:rFonts w:ascii="Times New Roman" w:hAnsi="Times New Roman" w:cs="Times New Roman"/>
          <w:noProof/>
          <w:vertAlign w:val="superscript"/>
        </w:rPr>
        <w:t>1</w:t>
      </w:r>
      <w:r w:rsidRPr="00CB1D2B">
        <w:rPr>
          <w:rFonts w:ascii="Times New Roman" w:hAnsi="Times New Roman" w:cs="Times New Roman"/>
        </w:rPr>
        <w:t>)</w:t>
      </w:r>
    </w:p>
    <w:tbl>
      <w:tblPr>
        <w:tblW w:w="9450" w:type="dxa"/>
        <w:jc w:val="center"/>
        <w:tblLayout w:type="fixed"/>
        <w:tblLook w:val="0420" w:firstRow="1" w:lastRow="0" w:firstColumn="0" w:lastColumn="0" w:noHBand="0" w:noVBand="1"/>
      </w:tblPr>
      <w:tblGrid>
        <w:gridCol w:w="1843"/>
        <w:gridCol w:w="1276"/>
        <w:gridCol w:w="1134"/>
        <w:gridCol w:w="992"/>
        <w:gridCol w:w="1134"/>
        <w:gridCol w:w="992"/>
        <w:gridCol w:w="993"/>
        <w:gridCol w:w="1086"/>
      </w:tblGrid>
      <w:tr w:rsidR="002F0BC1" w:rsidRPr="00CB1D2B" w14:paraId="3F97937B" w14:textId="77777777" w:rsidTr="00CB1D2B">
        <w:trPr>
          <w:cantSplit/>
          <w:tblHeader/>
          <w:jc w:val="center"/>
        </w:trPr>
        <w:tc>
          <w:tcPr>
            <w:tcW w:w="1843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22AD05" w14:textId="77777777" w:rsidR="002F0BC1" w:rsidRPr="00CB1D2B" w:rsidRDefault="002F0BC1" w:rsidP="002F0BC1">
            <w:pPr>
              <w:spacing w:before="40" w:after="4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Outcome</w:t>
            </w:r>
          </w:p>
        </w:tc>
        <w:tc>
          <w:tcPr>
            <w:tcW w:w="12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548371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OR=1.01</w:t>
            </w:r>
          </w:p>
        </w:tc>
        <w:tc>
          <w:tcPr>
            <w:tcW w:w="113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434BBB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OR=1.05</w:t>
            </w:r>
          </w:p>
        </w:tc>
        <w:tc>
          <w:tcPr>
            <w:tcW w:w="9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BD424A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OR=1.1</w:t>
            </w:r>
          </w:p>
        </w:tc>
        <w:tc>
          <w:tcPr>
            <w:tcW w:w="113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A4E660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OR=1.15</w:t>
            </w:r>
          </w:p>
        </w:tc>
        <w:tc>
          <w:tcPr>
            <w:tcW w:w="9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26D462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OR=1.2</w:t>
            </w:r>
          </w:p>
        </w:tc>
        <w:tc>
          <w:tcPr>
            <w:tcW w:w="993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AE6F77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N</w:t>
            </w:r>
          </w:p>
        </w:tc>
        <w:tc>
          <w:tcPr>
            <w:tcW w:w="108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F72D74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% cases</w:t>
            </w:r>
          </w:p>
        </w:tc>
      </w:tr>
      <w:tr w:rsidR="002F0BC1" w:rsidRPr="00CB1D2B" w14:paraId="4D71F872" w14:textId="77777777" w:rsidTr="000F43C1">
        <w:trPr>
          <w:cantSplit/>
          <w:jc w:val="center"/>
        </w:trPr>
        <w:tc>
          <w:tcPr>
            <w:tcW w:w="1843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01B571" w14:textId="77777777" w:rsidR="002F0BC1" w:rsidRPr="00CB1D2B" w:rsidRDefault="002F0BC1" w:rsidP="002F0BC1">
            <w:pPr>
              <w:spacing w:before="40" w:after="4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607" w:type="dxa"/>
            <w:gridSpan w:val="7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9A8F23" w14:textId="77777777" w:rsidR="002F0BC1" w:rsidRPr="00CB1D2B" w:rsidRDefault="002F0BC1" w:rsidP="002F0BC1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weak IVs (p&lt;5x10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-4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)</w:t>
            </w:r>
          </w:p>
        </w:tc>
      </w:tr>
      <w:tr w:rsidR="002F0BC1" w:rsidRPr="00CB1D2B" w14:paraId="45567BA7" w14:textId="77777777" w:rsidTr="00CB1D2B">
        <w:trPr>
          <w:cantSplit/>
          <w:jc w:val="center"/>
        </w:trPr>
        <w:tc>
          <w:tcPr>
            <w:tcW w:w="1843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55193D" w14:textId="77777777" w:rsidR="002F0BC1" w:rsidRPr="00CB1D2B" w:rsidRDefault="002F0BC1" w:rsidP="002F0BC1">
            <w:pPr>
              <w:spacing w:before="40" w:after="4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Broad depression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B5FB3F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hAnsi="Times New Roman" w:cs="Times New Roman"/>
                <w:sz w:val="22"/>
                <w:szCs w:val="22"/>
              </w:rPr>
              <w:t>0.303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7481AB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.000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9F5889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.000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144A53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.000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7421B9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.000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3EB2AA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500199</w:t>
            </w:r>
          </w:p>
        </w:tc>
        <w:tc>
          <w:tcPr>
            <w:tcW w:w="1086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58F25B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34.14</w:t>
            </w:r>
          </w:p>
        </w:tc>
      </w:tr>
      <w:tr w:rsidR="002F0BC1" w:rsidRPr="00CB1D2B" w14:paraId="719D62AB" w14:textId="77777777" w:rsidTr="00CB1D2B">
        <w:trPr>
          <w:cantSplit/>
          <w:jc w:val="center"/>
        </w:trPr>
        <w:tc>
          <w:tcPr>
            <w:tcW w:w="184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D29368" w14:textId="77777777" w:rsidR="002F0BC1" w:rsidRPr="00CB1D2B" w:rsidRDefault="002F0BC1" w:rsidP="002F0BC1">
            <w:pPr>
              <w:spacing w:before="40" w:after="4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Probable MDD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6DB92D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hAnsi="Times New Roman" w:cs="Times New Roman"/>
                <w:sz w:val="22"/>
                <w:szCs w:val="22"/>
              </w:rPr>
              <w:t>0.105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65B642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hAnsi="Times New Roman" w:cs="Times New Roman"/>
                <w:sz w:val="22"/>
                <w:szCs w:val="22"/>
              </w:rPr>
              <w:t>0.925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0DE3B0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hAnsi="Times New Roman" w:cs="Times New Roman"/>
                <w:sz w:val="22"/>
                <w:szCs w:val="22"/>
              </w:rPr>
              <w:t>1.000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EE48505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.000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CFDF7F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.000</w:t>
            </w:r>
          </w:p>
        </w:tc>
        <w:tc>
          <w:tcPr>
            <w:tcW w:w="99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BDB3F9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74519</w:t>
            </w:r>
          </w:p>
        </w:tc>
        <w:tc>
          <w:tcPr>
            <w:tcW w:w="108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AE3112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7.54</w:t>
            </w:r>
          </w:p>
        </w:tc>
      </w:tr>
      <w:tr w:rsidR="002F0BC1" w:rsidRPr="00CB1D2B" w14:paraId="4FD32EB6" w14:textId="77777777" w:rsidTr="00CB1D2B">
        <w:trPr>
          <w:cantSplit/>
          <w:jc w:val="center"/>
        </w:trPr>
        <w:tc>
          <w:tcPr>
            <w:tcW w:w="184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DF1FF3" w14:textId="77777777" w:rsidR="002F0BC1" w:rsidRPr="00CB1D2B" w:rsidRDefault="002F0BC1" w:rsidP="002F0BC1">
            <w:pPr>
              <w:spacing w:before="40" w:after="4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ICD9/10 MDD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D9816C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hAnsi="Times New Roman" w:cs="Times New Roman"/>
                <w:sz w:val="22"/>
                <w:szCs w:val="22"/>
              </w:rPr>
              <w:t>0.067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46E566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hAnsi="Times New Roman" w:cs="Times New Roman"/>
                <w:sz w:val="22"/>
                <w:szCs w:val="22"/>
              </w:rPr>
              <w:t>0.486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DB59BD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hAnsi="Times New Roman" w:cs="Times New Roman"/>
                <w:sz w:val="22"/>
                <w:szCs w:val="22"/>
              </w:rPr>
              <w:t>0.970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0E7FC7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.000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48C025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.000</w:t>
            </w:r>
          </w:p>
        </w:tc>
        <w:tc>
          <w:tcPr>
            <w:tcW w:w="99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0036E4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17584</w:t>
            </w:r>
          </w:p>
        </w:tc>
        <w:tc>
          <w:tcPr>
            <w:tcW w:w="108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468E71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3.80</w:t>
            </w:r>
          </w:p>
        </w:tc>
      </w:tr>
      <w:tr w:rsidR="002F0BC1" w:rsidRPr="00CB1D2B" w14:paraId="108DF4A1" w14:textId="77777777" w:rsidTr="00CB1D2B">
        <w:trPr>
          <w:cantSplit/>
          <w:jc w:val="center"/>
        </w:trPr>
        <w:tc>
          <w:tcPr>
            <w:tcW w:w="1843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B3D5A7" w14:textId="77777777" w:rsidR="002F0BC1" w:rsidRPr="00CB1D2B" w:rsidRDefault="002F0BC1" w:rsidP="002F0BC1">
            <w:pPr>
              <w:spacing w:before="40" w:after="4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Anxiety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186A31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hAnsi="Times New Roman" w:cs="Times New Roman"/>
                <w:sz w:val="22"/>
                <w:szCs w:val="22"/>
              </w:rPr>
              <w:t>0.058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AEC3D4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hAnsi="Times New Roman" w:cs="Times New Roman"/>
                <w:sz w:val="22"/>
                <w:szCs w:val="22"/>
              </w:rPr>
              <w:t>0.258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9B5050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hAnsi="Times New Roman" w:cs="Times New Roman"/>
                <w:sz w:val="22"/>
                <w:szCs w:val="22"/>
              </w:rPr>
              <w:t>0.731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650505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hAnsi="Times New Roman" w:cs="Times New Roman"/>
                <w:sz w:val="22"/>
                <w:szCs w:val="22"/>
              </w:rPr>
              <w:t>0.968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7E899B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hAnsi="Times New Roman" w:cs="Times New Roman"/>
                <w:sz w:val="22"/>
                <w:szCs w:val="22"/>
              </w:rPr>
              <w:t>0.999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71AB4B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7310</w:t>
            </w:r>
          </w:p>
        </w:tc>
        <w:tc>
          <w:tcPr>
            <w:tcW w:w="108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C5279F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32.24</w:t>
            </w:r>
          </w:p>
        </w:tc>
      </w:tr>
      <w:tr w:rsidR="002F0BC1" w:rsidRPr="00CB1D2B" w14:paraId="78DC5C55" w14:textId="77777777" w:rsidTr="000F43C1">
        <w:trPr>
          <w:cantSplit/>
          <w:jc w:val="center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EE6D53" w14:textId="77777777" w:rsidR="002F0BC1" w:rsidRPr="00CB1D2B" w:rsidRDefault="002F0BC1" w:rsidP="002F0BC1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</w:p>
        </w:tc>
        <w:tc>
          <w:tcPr>
            <w:tcW w:w="7607" w:type="dxa"/>
            <w:gridSpan w:val="7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E4E2C4" w14:textId="21C9CCA0" w:rsidR="002F0BC1" w:rsidRPr="00CB1D2B" w:rsidRDefault="002F0BC1" w:rsidP="00CC3689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 xml:space="preserve">established AD loci </w:t>
            </w:r>
            <w:r w:rsidR="00C8490B"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fldChar w:fldCharType="begin">
                <w:fldData xml:space="preserve">PEVuZE5vdGU+PENpdGU+PEF1dGhvcj5QYXRlcm5vc3RlcjwvQXV0aG9yPjxZZWFyPjIwMTU8L1ll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</w:fldData>
              </w:fldChar>
            </w:r>
            <w:r w:rsidR="00CB1D2B"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instrText xml:space="preserve"> ADDIN EN.CITE </w:instrText>
            </w:r>
            <w:r w:rsidR="00CB1D2B"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fldChar w:fldCharType="begin">
                <w:fldData xml:space="preserve">PEVuZE5vdGU+PENpdGU+PEF1dGhvcj5QYXRlcm5vc3RlcjwvQXV0aG9yPjxZZWFyPjIwMTU8L1ll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</w:fldData>
              </w:fldChar>
            </w:r>
            <w:r w:rsidR="00CB1D2B"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instrText xml:space="preserve"> ADDIN EN.CITE.DATA </w:instrText>
            </w:r>
            <w:r w:rsidR="00CB1D2B"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r>
            <w:r w:rsidR="00CB1D2B"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fldChar w:fldCharType="end"/>
            </w:r>
            <w:r w:rsidR="00C8490B"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r>
            <w:r w:rsidR="00C8490B"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fldChar w:fldCharType="separate"/>
            </w:r>
            <w:r w:rsidR="00CB1D2B" w:rsidRPr="00CB1D2B">
              <w:rPr>
                <w:rFonts w:ascii="Times New Roman" w:eastAsia="Arial" w:hAnsi="Times New Roman" w:cs="Times New Roman"/>
                <w:noProof/>
                <w:color w:val="111111"/>
                <w:sz w:val="22"/>
                <w:szCs w:val="22"/>
              </w:rPr>
              <w:t>(</w:t>
            </w:r>
            <w:hyperlink w:anchor="_ENREF_2" w:tooltip="Paternoster, 2015 #32" w:history="1">
              <w:r w:rsidR="000C3E7C" w:rsidRPr="00CB1D2B">
                <w:rPr>
                  <w:rFonts w:ascii="Times New Roman" w:eastAsia="Arial" w:hAnsi="Times New Roman" w:cs="Times New Roman"/>
                  <w:noProof/>
                  <w:color w:val="111111"/>
                  <w:sz w:val="22"/>
                  <w:szCs w:val="22"/>
                </w:rPr>
                <w:t>Paternoster et al., 2015</w:t>
              </w:r>
            </w:hyperlink>
            <w:r w:rsidR="00CB1D2B" w:rsidRPr="00CB1D2B">
              <w:rPr>
                <w:rFonts w:ascii="Times New Roman" w:eastAsia="Arial" w:hAnsi="Times New Roman" w:cs="Times New Roman"/>
                <w:noProof/>
                <w:color w:val="111111"/>
                <w:sz w:val="22"/>
                <w:szCs w:val="22"/>
              </w:rPr>
              <w:t>)</w:t>
            </w:r>
            <w:r w:rsidR="00C8490B"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fldChar w:fldCharType="end"/>
            </w:r>
          </w:p>
        </w:tc>
      </w:tr>
      <w:tr w:rsidR="002F0BC1" w:rsidRPr="00CB1D2B" w14:paraId="5BBBB3E1" w14:textId="77777777" w:rsidTr="00CB1D2B">
        <w:trPr>
          <w:cantSplit/>
          <w:jc w:val="center"/>
        </w:trPr>
        <w:tc>
          <w:tcPr>
            <w:tcW w:w="1843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CF0EA2" w14:textId="77777777" w:rsidR="002F0BC1" w:rsidRPr="00CB1D2B" w:rsidRDefault="002F0BC1" w:rsidP="002F0BC1">
            <w:pPr>
              <w:spacing w:before="40" w:after="4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Broad depression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712A19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69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690BB3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523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F2AD5D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978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F1B2BB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.000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62AA24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.000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260ABB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500199</w:t>
            </w:r>
          </w:p>
        </w:tc>
        <w:tc>
          <w:tcPr>
            <w:tcW w:w="1086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769841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34.14</w:t>
            </w:r>
          </w:p>
        </w:tc>
      </w:tr>
      <w:tr w:rsidR="002F0BC1" w:rsidRPr="00CB1D2B" w14:paraId="4505A85E" w14:textId="77777777" w:rsidTr="00CB1D2B">
        <w:trPr>
          <w:cantSplit/>
          <w:jc w:val="center"/>
        </w:trPr>
        <w:tc>
          <w:tcPr>
            <w:tcW w:w="184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F09667" w14:textId="77777777" w:rsidR="002F0BC1" w:rsidRPr="00CB1D2B" w:rsidRDefault="002F0BC1" w:rsidP="002F0BC1">
            <w:pPr>
              <w:spacing w:before="40" w:after="4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Probable MDD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C6DB31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54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D39E40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161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6AC09D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480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6C05D4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812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2851BD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964</w:t>
            </w:r>
          </w:p>
        </w:tc>
        <w:tc>
          <w:tcPr>
            <w:tcW w:w="99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D46A38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74519</w:t>
            </w:r>
          </w:p>
        </w:tc>
        <w:tc>
          <w:tcPr>
            <w:tcW w:w="108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FBC6C8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7.54</w:t>
            </w:r>
          </w:p>
        </w:tc>
      </w:tr>
      <w:tr w:rsidR="002F0BC1" w:rsidRPr="00CB1D2B" w14:paraId="20EBE1DA" w14:textId="77777777" w:rsidTr="00CB1D2B">
        <w:trPr>
          <w:cantSplit/>
          <w:jc w:val="center"/>
        </w:trPr>
        <w:tc>
          <w:tcPr>
            <w:tcW w:w="184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190375" w14:textId="77777777" w:rsidR="002F0BC1" w:rsidRPr="00CB1D2B" w:rsidRDefault="002F0BC1" w:rsidP="002F0BC1">
            <w:pPr>
              <w:spacing w:before="40" w:after="4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ICD9/10 MDD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A642CC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51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5D54CB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85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8AAA91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193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BE46B6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370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AB52E9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582</w:t>
            </w:r>
          </w:p>
        </w:tc>
        <w:tc>
          <w:tcPr>
            <w:tcW w:w="99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98A795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17584</w:t>
            </w:r>
          </w:p>
        </w:tc>
        <w:tc>
          <w:tcPr>
            <w:tcW w:w="108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620879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3.80</w:t>
            </w:r>
          </w:p>
        </w:tc>
      </w:tr>
      <w:tr w:rsidR="002F0BC1" w:rsidRPr="00CB1D2B" w14:paraId="3B04AAAB" w14:textId="77777777" w:rsidTr="00CB1D2B">
        <w:trPr>
          <w:cantSplit/>
          <w:jc w:val="center"/>
        </w:trPr>
        <w:tc>
          <w:tcPr>
            <w:tcW w:w="1843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441E26" w14:textId="77777777" w:rsidR="002F0BC1" w:rsidRPr="00CB1D2B" w:rsidRDefault="002F0BC1" w:rsidP="002F0BC1">
            <w:pPr>
              <w:spacing w:before="40" w:after="4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Anxiety</w:t>
            </w:r>
          </w:p>
        </w:tc>
        <w:tc>
          <w:tcPr>
            <w:tcW w:w="1276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4542E4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51</w:t>
            </w:r>
          </w:p>
        </w:tc>
        <w:tc>
          <w:tcPr>
            <w:tcW w:w="1134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23E950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66</w:t>
            </w:r>
          </w:p>
        </w:tc>
        <w:tc>
          <w:tcPr>
            <w:tcW w:w="992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BA7CA7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113</w:t>
            </w:r>
          </w:p>
        </w:tc>
        <w:tc>
          <w:tcPr>
            <w:tcW w:w="1134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4CDD4C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190</w:t>
            </w:r>
          </w:p>
        </w:tc>
        <w:tc>
          <w:tcPr>
            <w:tcW w:w="992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D28326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294</w:t>
            </w:r>
          </w:p>
        </w:tc>
        <w:tc>
          <w:tcPr>
            <w:tcW w:w="993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FE4124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7310</w:t>
            </w:r>
          </w:p>
        </w:tc>
        <w:tc>
          <w:tcPr>
            <w:tcW w:w="1086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15D121" w14:textId="77777777" w:rsidR="002F0BC1" w:rsidRPr="00CB1D2B" w:rsidRDefault="002F0BC1" w:rsidP="002F0BC1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32.24</w:t>
            </w:r>
          </w:p>
        </w:tc>
      </w:tr>
    </w:tbl>
    <w:p w14:paraId="3D142721" w14:textId="77777777" w:rsidR="002F0BC1" w:rsidRPr="00323E70" w:rsidRDefault="002F0BC1" w:rsidP="002F0BC1">
      <w:pPr>
        <w:rPr>
          <w:rFonts w:ascii="Arial" w:hAnsi="Arial" w:cs="Arial"/>
          <w:sz w:val="22"/>
          <w:szCs w:val="22"/>
        </w:rPr>
      </w:pPr>
    </w:p>
    <w:p w14:paraId="3BEA61B6" w14:textId="77777777" w:rsidR="002E70CF" w:rsidRDefault="002E70CF">
      <w:pPr>
        <w:rPr>
          <w:rFonts w:ascii="Arial" w:hAnsi="Arial" w:cs="Arial"/>
          <w:sz w:val="22"/>
          <w:szCs w:val="22"/>
        </w:rPr>
      </w:pPr>
    </w:p>
    <w:p w14:paraId="60E815D7" w14:textId="713D04DF" w:rsidR="002E70CF" w:rsidRDefault="00F97C9C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able S2</w:t>
      </w:r>
      <w:r>
        <w:rPr>
          <w:rFonts w:ascii="Arial" w:hAnsi="Arial" w:cs="Arial"/>
          <w:sz w:val="22"/>
          <w:szCs w:val="22"/>
        </w:rPr>
        <w:tab/>
        <w:t>Overview datasets used for analysis</w:t>
      </w:r>
    </w:p>
    <w:tbl>
      <w:tblPr>
        <w:tblW w:w="9657" w:type="dxa"/>
        <w:jc w:val="center"/>
        <w:tblLayout w:type="fixed"/>
        <w:tblLook w:val="0420" w:firstRow="1" w:lastRow="0" w:firstColumn="0" w:lastColumn="0" w:noHBand="0" w:noVBand="1"/>
      </w:tblPr>
      <w:tblGrid>
        <w:gridCol w:w="3686"/>
        <w:gridCol w:w="2126"/>
        <w:gridCol w:w="992"/>
        <w:gridCol w:w="1134"/>
        <w:gridCol w:w="1719"/>
      </w:tblGrid>
      <w:tr w:rsidR="002E70CF" w:rsidRPr="002E70CF" w14:paraId="33495432" w14:textId="77777777" w:rsidTr="002E70CF">
        <w:trPr>
          <w:cantSplit/>
          <w:tblHeader/>
          <w:jc w:val="center"/>
        </w:trPr>
        <w:tc>
          <w:tcPr>
            <w:tcW w:w="368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9AB139" w14:textId="77777777" w:rsidR="002E70CF" w:rsidRPr="002E70CF" w:rsidRDefault="002E70CF" w:rsidP="007D1007">
            <w:pPr>
              <w:spacing w:before="40" w:after="4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Study</w:t>
            </w:r>
          </w:p>
        </w:tc>
        <w:tc>
          <w:tcPr>
            <w:tcW w:w="212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8DA28F" w14:textId="77777777" w:rsidR="002E70CF" w:rsidRPr="002E70CF" w:rsidRDefault="002E70CF" w:rsidP="007D1007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Phenotype</w:t>
            </w:r>
          </w:p>
        </w:tc>
        <w:tc>
          <w:tcPr>
            <w:tcW w:w="9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A23366" w14:textId="77777777" w:rsidR="002E70CF" w:rsidRPr="002E70CF" w:rsidRDefault="002E70CF" w:rsidP="007D1007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N cases</w:t>
            </w:r>
          </w:p>
        </w:tc>
        <w:tc>
          <w:tcPr>
            <w:tcW w:w="113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9A95AB" w14:textId="77777777" w:rsidR="002E70CF" w:rsidRPr="002E70CF" w:rsidRDefault="002E70CF" w:rsidP="007D1007">
            <w:pPr>
              <w:spacing w:before="40" w:after="4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2E70CF">
              <w:rPr>
                <w:rFonts w:ascii="Times New Roman" w:hAnsi="Times New Roman" w:cs="Times New Roman"/>
                <w:sz w:val="22"/>
                <w:szCs w:val="22"/>
              </w:rPr>
              <w:t>N controls</w:t>
            </w:r>
          </w:p>
        </w:tc>
        <w:tc>
          <w:tcPr>
            <w:tcW w:w="1719" w:type="dxa"/>
            <w:tcBorders>
              <w:top w:val="single" w:sz="16" w:space="0" w:color="000000"/>
              <w:left w:val="nil"/>
              <w:bottom w:val="single" w:sz="16" w:space="0" w:color="000000"/>
            </w:tcBorders>
            <w:shd w:val="clear" w:color="auto" w:fill="FFFFFF"/>
            <w:vAlign w:val="center"/>
          </w:tcPr>
          <w:p w14:paraId="2D6C6AC8" w14:textId="67AE70E0" w:rsidR="002E70CF" w:rsidRPr="002E70CF" w:rsidRDefault="00F97C9C" w:rsidP="007D1007">
            <w:pPr>
              <w:spacing w:before="40" w:after="40"/>
              <w:ind w:right="100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D</w:t>
            </w:r>
            <w:r w:rsidR="002E70CF">
              <w:rPr>
                <w:rFonts w:ascii="Times New Roman" w:hAnsi="Times New Roman" w:cs="Times New Roman"/>
                <w:sz w:val="22"/>
                <w:szCs w:val="22"/>
              </w:rPr>
              <w:t>ata available</w:t>
            </w:r>
          </w:p>
        </w:tc>
      </w:tr>
      <w:tr w:rsidR="00F97C9C" w:rsidRPr="002E70CF" w14:paraId="704B7807" w14:textId="77777777" w:rsidTr="006847DD">
        <w:trPr>
          <w:cantSplit/>
          <w:jc w:val="center"/>
        </w:trPr>
        <w:tc>
          <w:tcPr>
            <w:tcW w:w="9657" w:type="dxa"/>
            <w:gridSpan w:val="5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0566F4" w14:textId="281D3A54" w:rsidR="00F97C9C" w:rsidRPr="002E70CF" w:rsidRDefault="00F97C9C" w:rsidP="00F97C9C">
            <w:pPr>
              <w:spacing w:before="40" w:after="40"/>
              <w:ind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Exposure</w:t>
            </w:r>
          </w:p>
        </w:tc>
      </w:tr>
      <w:tr w:rsidR="00F97C9C" w:rsidRPr="002E70CF" w14:paraId="433993A8" w14:textId="77777777" w:rsidTr="002E70CF">
        <w:trPr>
          <w:cantSplit/>
          <w:jc w:val="center"/>
        </w:trPr>
        <w:tc>
          <w:tcPr>
            <w:tcW w:w="3686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472598" w14:textId="407934A5" w:rsidR="00F97C9C" w:rsidRPr="002E70CF" w:rsidRDefault="00F97C9C" w:rsidP="00F97C9C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 xml:space="preserve">EAGLE (EUR </w:t>
            </w:r>
            <w:r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discovery</w:t>
            </w: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+replication)</w:t>
            </w: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7A0BB0" w14:textId="04E56BB9" w:rsidR="00F97C9C" w:rsidRPr="002E70CF" w:rsidRDefault="00F97C9C" w:rsidP="00F97C9C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atopic dermatitis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1F461D" w14:textId="70623A26" w:rsidR="00F97C9C" w:rsidRPr="007D1007" w:rsidRDefault="00F97C9C" w:rsidP="00F97C9C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7D1007">
              <w:rPr>
                <w:rFonts w:ascii="Times New Roman" w:hAnsi="Times New Roman" w:cs="Times New Roman"/>
                <w:sz w:val="22"/>
                <w:szCs w:val="22"/>
              </w:rPr>
              <w:t>49,488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D1A4F1" w14:textId="035DA883" w:rsidR="00F97C9C" w:rsidRPr="007D1007" w:rsidRDefault="00F97C9C" w:rsidP="00F97C9C">
            <w:pPr>
              <w:spacing w:before="40" w:after="40"/>
              <w:ind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7D1007">
              <w:rPr>
                <w:rFonts w:ascii="Times New Roman" w:hAnsi="Times New Roman" w:cs="Times New Roman"/>
                <w:sz w:val="22"/>
                <w:szCs w:val="22"/>
              </w:rPr>
              <w:t>310,703</w:t>
            </w:r>
          </w:p>
        </w:tc>
        <w:tc>
          <w:tcPr>
            <w:tcW w:w="1719" w:type="dxa"/>
            <w:tcBorders>
              <w:top w:val="single" w:sz="4" w:space="0" w:color="auto"/>
              <w:left w:val="nil"/>
            </w:tcBorders>
            <w:shd w:val="clear" w:color="auto" w:fill="FFFFFF"/>
            <w:vAlign w:val="center"/>
          </w:tcPr>
          <w:p w14:paraId="28B1ACA9" w14:textId="3B1661DD" w:rsidR="00F97C9C" w:rsidRDefault="00F97C9C" w:rsidP="00F97C9C">
            <w:pPr>
              <w:spacing w:before="40" w:after="40"/>
              <w:ind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25 sentinel SNPs</w:t>
            </w:r>
          </w:p>
        </w:tc>
      </w:tr>
      <w:tr w:rsidR="00F97C9C" w:rsidRPr="002E70CF" w14:paraId="0B0FEEFC" w14:textId="77777777" w:rsidTr="002E70CF">
        <w:trPr>
          <w:cantSplit/>
          <w:jc w:val="center"/>
        </w:trPr>
        <w:tc>
          <w:tcPr>
            <w:tcW w:w="368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489922" w14:textId="396E3BAB" w:rsidR="00F97C9C" w:rsidRPr="002E70CF" w:rsidRDefault="00F97C9C" w:rsidP="00F97C9C">
            <w:pPr>
              <w:spacing w:before="40" w:after="4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2E70CF">
              <w:rPr>
                <w:rFonts w:ascii="Times New Roman" w:hAnsi="Times New Roman" w:cs="Times New Roman"/>
                <w:sz w:val="22"/>
                <w:szCs w:val="22"/>
              </w:rPr>
              <w:t xml:space="preserve">      EUR discovery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incl. 23andMe</w:t>
            </w:r>
          </w:p>
        </w:tc>
        <w:tc>
          <w:tcPr>
            <w:tcW w:w="212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27791A" w14:textId="77777777" w:rsidR="00F97C9C" w:rsidRPr="002E70CF" w:rsidRDefault="00F97C9C" w:rsidP="00F97C9C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5DCCC8" w14:textId="77E7001E" w:rsidR="00F97C9C" w:rsidRPr="002E70CF" w:rsidRDefault="00F97C9C" w:rsidP="00F97C9C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7D1007">
              <w:rPr>
                <w:rFonts w:ascii="Times New Roman" w:hAnsi="Times New Roman" w:cs="Times New Roman"/>
                <w:sz w:val="22"/>
                <w:szCs w:val="22"/>
              </w:rPr>
              <w:t>18,900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861C0D" w14:textId="73FC6DDD" w:rsidR="00F97C9C" w:rsidRPr="002E70CF" w:rsidRDefault="00F97C9C" w:rsidP="00F97C9C">
            <w:pPr>
              <w:spacing w:before="40" w:after="40"/>
              <w:ind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7D1007">
              <w:rPr>
                <w:rFonts w:ascii="Times New Roman" w:hAnsi="Times New Roman" w:cs="Times New Roman"/>
                <w:sz w:val="22"/>
                <w:szCs w:val="22"/>
              </w:rPr>
              <w:t>84,166</w:t>
            </w:r>
          </w:p>
        </w:tc>
        <w:tc>
          <w:tcPr>
            <w:tcW w:w="1719" w:type="dxa"/>
            <w:tcBorders>
              <w:left w:val="nil"/>
            </w:tcBorders>
            <w:shd w:val="clear" w:color="auto" w:fill="FFFFFF"/>
            <w:vAlign w:val="center"/>
          </w:tcPr>
          <w:p w14:paraId="2BEF0141" w14:textId="59C4F345" w:rsidR="00F97C9C" w:rsidRPr="002E70CF" w:rsidRDefault="00F97C9C" w:rsidP="00F97C9C">
            <w:pPr>
              <w:spacing w:before="40" w:after="40"/>
              <w:ind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yes</w:t>
            </w:r>
          </w:p>
        </w:tc>
      </w:tr>
      <w:tr w:rsidR="00F97C9C" w:rsidRPr="002E70CF" w14:paraId="1F745C9F" w14:textId="77777777" w:rsidTr="002E70CF">
        <w:trPr>
          <w:cantSplit/>
          <w:jc w:val="center"/>
        </w:trPr>
        <w:tc>
          <w:tcPr>
            <w:tcW w:w="3686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D51460" w14:textId="21F7F979" w:rsidR="00F97C9C" w:rsidRPr="002E70CF" w:rsidRDefault="00F97C9C" w:rsidP="00F97C9C">
            <w:pPr>
              <w:spacing w:before="40" w:after="4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7D1007">
              <w:rPr>
                <w:rFonts w:ascii="Times New Roman" w:hAnsi="Times New Roman" w:cs="Times New Roman"/>
                <w:sz w:val="22"/>
                <w:szCs w:val="22"/>
              </w:rPr>
              <w:t xml:space="preserve">      EUR discovery excl. 23andMe</w:t>
            </w:r>
          </w:p>
        </w:tc>
        <w:tc>
          <w:tcPr>
            <w:tcW w:w="2126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7B51CF" w14:textId="77777777" w:rsidR="00F97C9C" w:rsidRPr="002E70CF" w:rsidRDefault="00F97C9C" w:rsidP="00F97C9C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FE4F1D" w14:textId="2EE39BF5" w:rsidR="00F97C9C" w:rsidRPr="002E70CF" w:rsidRDefault="00F97C9C" w:rsidP="00F97C9C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7D1007">
              <w:rPr>
                <w:rFonts w:ascii="Times New Roman" w:hAnsi="Times New Roman" w:cs="Times New Roman"/>
                <w:sz w:val="22"/>
                <w:szCs w:val="22"/>
              </w:rPr>
              <w:t>10,788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2DDF01" w14:textId="6CE2C5EA" w:rsidR="00F97C9C" w:rsidRPr="002E70CF" w:rsidRDefault="00F97C9C" w:rsidP="00F97C9C">
            <w:pPr>
              <w:spacing w:before="40" w:after="40"/>
              <w:ind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7D1007">
              <w:rPr>
                <w:rFonts w:ascii="Times New Roman" w:hAnsi="Times New Roman" w:cs="Times New Roman"/>
                <w:sz w:val="22"/>
                <w:szCs w:val="22"/>
              </w:rPr>
              <w:t>30,047</w:t>
            </w:r>
          </w:p>
        </w:tc>
        <w:tc>
          <w:tcPr>
            <w:tcW w:w="1719" w:type="dxa"/>
            <w:tcBorders>
              <w:left w:val="nil"/>
              <w:bottom w:val="single" w:sz="4" w:space="0" w:color="auto"/>
            </w:tcBorders>
            <w:shd w:val="clear" w:color="auto" w:fill="FFFFFF"/>
            <w:vAlign w:val="center"/>
          </w:tcPr>
          <w:p w14:paraId="70D11089" w14:textId="15B71A95" w:rsidR="00F97C9C" w:rsidRPr="002E70CF" w:rsidRDefault="00F97C9C" w:rsidP="00F97C9C">
            <w:pPr>
              <w:spacing w:before="40" w:after="40"/>
              <w:ind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no</w:t>
            </w:r>
          </w:p>
        </w:tc>
      </w:tr>
      <w:tr w:rsidR="00F97C9C" w:rsidRPr="002E70CF" w14:paraId="52359DC4" w14:textId="77777777" w:rsidTr="00C3633E">
        <w:trPr>
          <w:cantSplit/>
          <w:jc w:val="center"/>
        </w:trPr>
        <w:tc>
          <w:tcPr>
            <w:tcW w:w="9657" w:type="dxa"/>
            <w:gridSpan w:val="5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29AF44" w14:textId="0551ED65" w:rsidR="00F97C9C" w:rsidRDefault="00F97C9C" w:rsidP="00F97C9C">
            <w:pPr>
              <w:spacing w:before="40" w:after="40"/>
              <w:ind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Outcome</w:t>
            </w:r>
          </w:p>
        </w:tc>
      </w:tr>
      <w:tr w:rsidR="00F97C9C" w:rsidRPr="002E70CF" w14:paraId="4561BAE0" w14:textId="77777777" w:rsidTr="002E70CF">
        <w:trPr>
          <w:cantSplit/>
          <w:jc w:val="center"/>
        </w:trPr>
        <w:tc>
          <w:tcPr>
            <w:tcW w:w="3686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926AB2" w14:textId="77777777" w:rsidR="00F97C9C" w:rsidRPr="002E70CF" w:rsidRDefault="00F97C9C" w:rsidP="00F97C9C">
            <w:pPr>
              <w:spacing w:before="40" w:after="4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PGC</w:t>
            </w: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14195C" w14:textId="77777777" w:rsidR="00F97C9C" w:rsidRPr="002E70CF" w:rsidRDefault="00F97C9C" w:rsidP="00F97C9C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broad depression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1DD16F" w14:textId="77777777" w:rsidR="00F97C9C" w:rsidRPr="002E70CF" w:rsidRDefault="00F97C9C" w:rsidP="00F97C9C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70,756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F888A1" w14:textId="77777777" w:rsidR="00F97C9C" w:rsidRPr="002E70CF" w:rsidRDefault="00F97C9C" w:rsidP="00F97C9C">
            <w:pPr>
              <w:spacing w:before="40" w:after="40"/>
              <w:ind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329,443</w:t>
            </w:r>
          </w:p>
        </w:tc>
        <w:tc>
          <w:tcPr>
            <w:tcW w:w="1719" w:type="dxa"/>
            <w:tcBorders>
              <w:top w:val="single" w:sz="4" w:space="0" w:color="auto"/>
              <w:left w:val="nil"/>
            </w:tcBorders>
            <w:shd w:val="clear" w:color="auto" w:fill="FFFFFF"/>
            <w:vAlign w:val="center"/>
          </w:tcPr>
          <w:p w14:paraId="089E8BB1" w14:textId="3858A804" w:rsidR="00F97C9C" w:rsidRPr="002E70CF" w:rsidRDefault="00F97C9C" w:rsidP="00F97C9C">
            <w:pPr>
              <w:spacing w:before="40" w:after="40"/>
              <w:ind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data available</w:t>
            </w:r>
          </w:p>
        </w:tc>
      </w:tr>
      <w:tr w:rsidR="00F97C9C" w:rsidRPr="002E70CF" w14:paraId="6227C827" w14:textId="77777777" w:rsidTr="002E70CF">
        <w:trPr>
          <w:cantSplit/>
          <w:jc w:val="center"/>
        </w:trPr>
        <w:tc>
          <w:tcPr>
            <w:tcW w:w="368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4AF858" w14:textId="77777777" w:rsidR="00F97C9C" w:rsidRPr="002E70CF" w:rsidRDefault="00F97C9C" w:rsidP="00F97C9C">
            <w:pPr>
              <w:spacing w:before="40" w:after="4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UK Biobank</w:t>
            </w: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4</w:t>
            </w:r>
          </w:p>
        </w:tc>
        <w:tc>
          <w:tcPr>
            <w:tcW w:w="212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26210F" w14:textId="77777777" w:rsidR="00F97C9C" w:rsidRPr="002E70CF" w:rsidRDefault="00F97C9C" w:rsidP="00F97C9C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2E70CF">
              <w:rPr>
                <w:rFonts w:ascii="Times New Roman" w:hAnsi="Times New Roman" w:cs="Times New Roman"/>
                <w:sz w:val="22"/>
                <w:szCs w:val="22"/>
              </w:rPr>
              <w:t>probable MDD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CF152B" w14:textId="77777777" w:rsidR="00F97C9C" w:rsidRPr="002E70CF" w:rsidRDefault="00F97C9C" w:rsidP="00F97C9C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30,603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6BC87E" w14:textId="77777777" w:rsidR="00F97C9C" w:rsidRPr="002E70CF" w:rsidRDefault="00F97C9C" w:rsidP="00F97C9C">
            <w:pPr>
              <w:spacing w:before="40" w:after="40"/>
              <w:ind w:right="100"/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43,916</w:t>
            </w:r>
          </w:p>
        </w:tc>
        <w:tc>
          <w:tcPr>
            <w:tcW w:w="1719" w:type="dxa"/>
            <w:tcBorders>
              <w:left w:val="nil"/>
            </w:tcBorders>
            <w:shd w:val="clear" w:color="auto" w:fill="FFFFFF"/>
            <w:vAlign w:val="center"/>
          </w:tcPr>
          <w:p w14:paraId="65F77A9D" w14:textId="777A205F" w:rsidR="00F97C9C" w:rsidRPr="002E70CF" w:rsidRDefault="00F97C9C" w:rsidP="00F97C9C">
            <w:pPr>
              <w:spacing w:before="40" w:after="40"/>
              <w:ind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data available</w:t>
            </w:r>
          </w:p>
        </w:tc>
      </w:tr>
      <w:tr w:rsidR="00F97C9C" w:rsidRPr="002E70CF" w14:paraId="7C6EABFC" w14:textId="77777777" w:rsidTr="002E70CF">
        <w:trPr>
          <w:cantSplit/>
          <w:jc w:val="center"/>
        </w:trPr>
        <w:tc>
          <w:tcPr>
            <w:tcW w:w="368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366852" w14:textId="77777777" w:rsidR="00F97C9C" w:rsidRPr="002E70CF" w:rsidRDefault="00F97C9C" w:rsidP="00F97C9C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</w:p>
        </w:tc>
        <w:tc>
          <w:tcPr>
            <w:tcW w:w="212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4CD7B2" w14:textId="77777777" w:rsidR="00F97C9C" w:rsidRPr="002E70CF" w:rsidRDefault="00F97C9C" w:rsidP="00F97C9C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ICD9/10-based MDD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FBB38F" w14:textId="77777777" w:rsidR="00F97C9C" w:rsidRPr="002E70CF" w:rsidRDefault="00F97C9C" w:rsidP="00F97C9C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8,276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24645E" w14:textId="77777777" w:rsidR="00F97C9C" w:rsidRPr="002E70CF" w:rsidRDefault="00F97C9C" w:rsidP="00F97C9C">
            <w:pPr>
              <w:spacing w:before="40" w:after="40"/>
              <w:ind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09,308</w:t>
            </w:r>
          </w:p>
        </w:tc>
        <w:tc>
          <w:tcPr>
            <w:tcW w:w="1719" w:type="dxa"/>
            <w:tcBorders>
              <w:left w:val="nil"/>
            </w:tcBorders>
            <w:shd w:val="clear" w:color="auto" w:fill="FFFFFF"/>
            <w:vAlign w:val="center"/>
          </w:tcPr>
          <w:p w14:paraId="292B47CF" w14:textId="57A3485C" w:rsidR="00F97C9C" w:rsidRPr="002E70CF" w:rsidRDefault="00F97C9C" w:rsidP="00F97C9C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data available</w:t>
            </w:r>
          </w:p>
        </w:tc>
      </w:tr>
      <w:tr w:rsidR="00F97C9C" w:rsidRPr="002E70CF" w14:paraId="68A41B04" w14:textId="77777777" w:rsidTr="00F97C9C">
        <w:trPr>
          <w:cantSplit/>
          <w:jc w:val="center"/>
        </w:trPr>
        <w:tc>
          <w:tcPr>
            <w:tcW w:w="3686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C8CFF1" w14:textId="77777777" w:rsidR="00F97C9C" w:rsidRPr="002E70CF" w:rsidRDefault="00F97C9C" w:rsidP="00F97C9C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ANGST Consortium</w:t>
            </w: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5</w:t>
            </w:r>
          </w:p>
        </w:tc>
        <w:tc>
          <w:tcPr>
            <w:tcW w:w="2126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DE31E1" w14:textId="77777777" w:rsidR="00F97C9C" w:rsidRPr="002E70CF" w:rsidRDefault="00F97C9C" w:rsidP="00F97C9C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anxiety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2C8312" w14:textId="77777777" w:rsidR="00F97C9C" w:rsidRPr="002E70CF" w:rsidRDefault="00F97C9C" w:rsidP="00F97C9C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5,580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AD069C" w14:textId="77777777" w:rsidR="00F97C9C" w:rsidRPr="002E70CF" w:rsidRDefault="00F97C9C" w:rsidP="00F97C9C">
            <w:pPr>
              <w:spacing w:before="40" w:after="40"/>
              <w:ind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2E70CF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1,730</w:t>
            </w:r>
          </w:p>
        </w:tc>
        <w:tc>
          <w:tcPr>
            <w:tcW w:w="1719" w:type="dxa"/>
            <w:tcBorders>
              <w:left w:val="nil"/>
            </w:tcBorders>
            <w:shd w:val="clear" w:color="auto" w:fill="FFFFFF"/>
            <w:vAlign w:val="center"/>
          </w:tcPr>
          <w:p w14:paraId="4BE34392" w14:textId="7F9309FE" w:rsidR="00F97C9C" w:rsidRPr="002E70CF" w:rsidRDefault="00F97C9C" w:rsidP="00F97C9C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data available</w:t>
            </w:r>
          </w:p>
        </w:tc>
      </w:tr>
      <w:tr w:rsidR="00F97C9C" w:rsidRPr="002E70CF" w14:paraId="11083395" w14:textId="77777777" w:rsidTr="00F97C9C">
        <w:trPr>
          <w:cantSplit/>
          <w:jc w:val="center"/>
        </w:trPr>
        <w:tc>
          <w:tcPr>
            <w:tcW w:w="9657" w:type="dxa"/>
            <w:gridSpan w:val="5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2FDB98" w14:textId="0E59B45E" w:rsidR="00F97C9C" w:rsidRDefault="00F97C9C" w:rsidP="00F97C9C">
            <w:pPr>
              <w:spacing w:before="40" w:after="40"/>
              <w:ind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Negative and positive control outcome</w:t>
            </w:r>
          </w:p>
        </w:tc>
      </w:tr>
      <w:tr w:rsidR="00F97C9C" w:rsidRPr="002E70CF" w14:paraId="090642A9" w14:textId="77777777" w:rsidTr="00F97C9C">
        <w:trPr>
          <w:cantSplit/>
          <w:jc w:val="center"/>
        </w:trPr>
        <w:tc>
          <w:tcPr>
            <w:tcW w:w="3686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473C1A" w14:textId="33C068C5" w:rsidR="00F97C9C" w:rsidRPr="002E70CF" w:rsidRDefault="00D2363C" w:rsidP="00F97C9C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TAGC</w:t>
            </w:r>
            <w:r w:rsidRPr="00D2363C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6</w:t>
            </w:r>
          </w:p>
        </w:tc>
        <w:tc>
          <w:tcPr>
            <w:tcW w:w="212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D975A1" w14:textId="7D5A8308" w:rsidR="00F97C9C" w:rsidRPr="002E70CF" w:rsidRDefault="00D2363C" w:rsidP="00F97C9C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asthma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828691" w14:textId="60FE373D" w:rsidR="00F97C9C" w:rsidRPr="002E70CF" w:rsidRDefault="00D2363C" w:rsidP="00D2363C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3,948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7143CB" w14:textId="35616083" w:rsidR="00F97C9C" w:rsidRPr="002E70CF" w:rsidRDefault="00D2363C" w:rsidP="00D2363C">
            <w:pPr>
              <w:spacing w:before="40" w:after="40"/>
              <w:ind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18</w:t>
            </w:r>
            <w:r w:rsidR="00F97C9C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,</w:t>
            </w:r>
            <w:r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538</w:t>
            </w:r>
          </w:p>
        </w:tc>
        <w:tc>
          <w:tcPr>
            <w:tcW w:w="1719" w:type="dxa"/>
            <w:tcBorders>
              <w:left w:val="nil"/>
            </w:tcBorders>
            <w:shd w:val="clear" w:color="auto" w:fill="FFFFFF"/>
            <w:vAlign w:val="center"/>
          </w:tcPr>
          <w:p w14:paraId="4D42716D" w14:textId="5A857D88" w:rsidR="00F97C9C" w:rsidRDefault="00F97C9C" w:rsidP="00F97C9C">
            <w:pPr>
              <w:spacing w:before="40" w:after="40"/>
              <w:ind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data available</w:t>
            </w:r>
          </w:p>
        </w:tc>
      </w:tr>
      <w:tr w:rsidR="00F97C9C" w:rsidRPr="002E70CF" w14:paraId="4D40BA20" w14:textId="77777777" w:rsidTr="002E70CF">
        <w:trPr>
          <w:cantSplit/>
          <w:jc w:val="center"/>
        </w:trPr>
        <w:tc>
          <w:tcPr>
            <w:tcW w:w="368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BA0D59" w14:textId="1FBB048D" w:rsidR="00F97C9C" w:rsidRPr="002E70CF" w:rsidRDefault="00F97C9C" w:rsidP="00F97C9C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GIANT</w:t>
            </w:r>
            <w:r w:rsidR="00D2363C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7</w:t>
            </w:r>
          </w:p>
        </w:tc>
        <w:tc>
          <w:tcPr>
            <w:tcW w:w="212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9EF71B" w14:textId="0603DBA7" w:rsidR="00F97C9C" w:rsidRPr="002E70CF" w:rsidRDefault="00F97C9C" w:rsidP="00F97C9C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height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7AB699" w14:textId="5D0E568E" w:rsidR="00F97C9C" w:rsidRPr="002E70CF" w:rsidRDefault="00F97C9C" w:rsidP="00F97C9C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-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EBC0C16" w14:textId="562A5795" w:rsidR="00F97C9C" w:rsidRPr="002E70CF" w:rsidRDefault="00F97C9C" w:rsidP="00F97C9C">
            <w:pPr>
              <w:spacing w:before="40" w:after="40"/>
              <w:ind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704,526</w:t>
            </w:r>
          </w:p>
        </w:tc>
        <w:tc>
          <w:tcPr>
            <w:tcW w:w="1719" w:type="dxa"/>
            <w:tcBorders>
              <w:left w:val="nil"/>
            </w:tcBorders>
            <w:shd w:val="clear" w:color="auto" w:fill="FFFFFF"/>
            <w:vAlign w:val="center"/>
          </w:tcPr>
          <w:p w14:paraId="7F286F3F" w14:textId="032917DF" w:rsidR="00F97C9C" w:rsidRDefault="00F97C9C" w:rsidP="00F97C9C">
            <w:pPr>
              <w:spacing w:before="40" w:after="40"/>
              <w:ind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data available</w:t>
            </w:r>
          </w:p>
        </w:tc>
      </w:tr>
    </w:tbl>
    <w:p w14:paraId="492E01FE" w14:textId="29B35C49" w:rsidR="002F0BC1" w:rsidRPr="00323E70" w:rsidRDefault="002F0BC1">
      <w:pPr>
        <w:rPr>
          <w:rFonts w:ascii="Arial" w:hAnsi="Arial" w:cs="Arial"/>
          <w:sz w:val="22"/>
          <w:szCs w:val="22"/>
        </w:rPr>
      </w:pPr>
      <w:r w:rsidRPr="00323E70">
        <w:rPr>
          <w:rFonts w:ascii="Arial" w:hAnsi="Arial" w:cs="Arial"/>
          <w:sz w:val="22"/>
          <w:szCs w:val="22"/>
        </w:rPr>
        <w:br w:type="page"/>
      </w:r>
    </w:p>
    <w:p w14:paraId="17CD707F" w14:textId="77777777" w:rsidR="00602C3B" w:rsidRPr="00323E70" w:rsidRDefault="00602C3B">
      <w:pPr>
        <w:rPr>
          <w:rFonts w:ascii="Arial" w:hAnsi="Arial" w:cs="Arial"/>
          <w:sz w:val="22"/>
          <w:szCs w:val="22"/>
        </w:rPr>
      </w:pPr>
    </w:p>
    <w:p w14:paraId="3F617A26" w14:textId="1277DFA8" w:rsidR="0033486F" w:rsidRPr="00CB1D2B" w:rsidRDefault="004C6166" w:rsidP="0033486F">
      <w:pPr>
        <w:rPr>
          <w:rFonts w:ascii="Times New Roman" w:hAnsi="Times New Roman" w:cs="Times New Roman"/>
        </w:rPr>
      </w:pPr>
      <w:r w:rsidRPr="00CB1D2B">
        <w:rPr>
          <w:rFonts w:ascii="Times New Roman" w:hAnsi="Times New Roman" w:cs="Times New Roman"/>
        </w:rPr>
        <w:t xml:space="preserve">Table </w:t>
      </w:r>
      <w:r w:rsidR="003B23F6" w:rsidRPr="00CB1D2B">
        <w:rPr>
          <w:rFonts w:ascii="Times New Roman" w:hAnsi="Times New Roman" w:cs="Times New Roman"/>
        </w:rPr>
        <w:t>S</w:t>
      </w:r>
      <w:r w:rsidRPr="00CB1D2B">
        <w:rPr>
          <w:rFonts w:ascii="Times New Roman" w:hAnsi="Times New Roman" w:cs="Times New Roman"/>
        </w:rPr>
        <w:t>3</w:t>
      </w:r>
      <w:r w:rsidR="00CD3CF5" w:rsidRPr="00CB1D2B">
        <w:rPr>
          <w:rFonts w:ascii="Times New Roman" w:hAnsi="Times New Roman" w:cs="Times New Roman"/>
        </w:rPr>
        <w:tab/>
        <w:t xml:space="preserve">Heterogeneity </w:t>
      </w:r>
      <w:r w:rsidR="00C8490B" w:rsidRPr="00CB1D2B">
        <w:rPr>
          <w:rFonts w:ascii="Times New Roman" w:hAnsi="Times New Roman" w:cs="Times New Roman"/>
        </w:rPr>
        <w:t xml:space="preserve">of Wald ratios </w:t>
      </w:r>
      <w:r w:rsidR="00CD3CF5" w:rsidRPr="00CB1D2B">
        <w:rPr>
          <w:rFonts w:ascii="Times New Roman" w:hAnsi="Times New Roman" w:cs="Times New Roman"/>
        </w:rPr>
        <w:t>and MR-Egger</w:t>
      </w:r>
      <w:r w:rsidR="00C8490B" w:rsidRPr="00CB1D2B">
        <w:rPr>
          <w:rFonts w:ascii="Times New Roman" w:hAnsi="Times New Roman" w:cs="Times New Roman"/>
        </w:rPr>
        <w:t xml:space="preserve"> test for directional</w:t>
      </w:r>
      <w:r w:rsidR="00CD3CF5" w:rsidRPr="00CB1D2B">
        <w:rPr>
          <w:rFonts w:ascii="Times New Roman" w:hAnsi="Times New Roman" w:cs="Times New Roman"/>
        </w:rPr>
        <w:t xml:space="preserve"> pleiotrop</w:t>
      </w:r>
      <w:r w:rsidR="00C8490B" w:rsidRPr="00CB1D2B">
        <w:rPr>
          <w:rFonts w:ascii="Times New Roman" w:hAnsi="Times New Roman" w:cs="Times New Roman"/>
        </w:rPr>
        <w:t>y</w:t>
      </w:r>
    </w:p>
    <w:tbl>
      <w:tblPr>
        <w:tblW w:w="10065" w:type="dxa"/>
        <w:jc w:val="center"/>
        <w:tblLayout w:type="fixed"/>
        <w:tblLook w:val="0420" w:firstRow="1" w:lastRow="0" w:firstColumn="0" w:lastColumn="0" w:noHBand="0" w:noVBand="1"/>
      </w:tblPr>
      <w:tblGrid>
        <w:gridCol w:w="1829"/>
        <w:gridCol w:w="723"/>
        <w:gridCol w:w="1134"/>
        <w:gridCol w:w="992"/>
        <w:gridCol w:w="934"/>
        <w:gridCol w:w="865"/>
        <w:gridCol w:w="1178"/>
        <w:gridCol w:w="1090"/>
        <w:gridCol w:w="1320"/>
      </w:tblGrid>
      <w:tr w:rsidR="0033768B" w:rsidRPr="00CB1D2B" w14:paraId="3D62C501" w14:textId="77777777" w:rsidTr="003C154F">
        <w:trPr>
          <w:cantSplit/>
          <w:tblHeader/>
          <w:jc w:val="center"/>
        </w:trPr>
        <w:tc>
          <w:tcPr>
            <w:tcW w:w="1829" w:type="dxa"/>
            <w:vMerge w:val="restart"/>
            <w:tcBorders>
              <w:top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97DE9F" w14:textId="77777777" w:rsidR="0033768B" w:rsidRPr="00CB1D2B" w:rsidRDefault="0033768B" w:rsidP="002F0BC1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outcome</w:t>
            </w:r>
          </w:p>
        </w:tc>
        <w:tc>
          <w:tcPr>
            <w:tcW w:w="8236" w:type="dxa"/>
            <w:gridSpan w:val="8"/>
            <w:tcBorders>
              <w:top w:val="single" w:sz="16" w:space="0" w:color="000000"/>
            </w:tcBorders>
            <w:shd w:val="clear" w:color="auto" w:fill="FFFFFF"/>
          </w:tcPr>
          <w:p w14:paraId="724432EE" w14:textId="77777777" w:rsidR="0033768B" w:rsidRPr="00CB1D2B" w:rsidRDefault="0033768B" w:rsidP="002F0BC1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hAnsi="Times New Roman" w:cs="Times New Roman"/>
              </w:rPr>
              <w:t>Heterogeneity</w:t>
            </w:r>
          </w:p>
        </w:tc>
      </w:tr>
      <w:tr w:rsidR="0033768B" w:rsidRPr="00CB1D2B" w14:paraId="791D1FD8" w14:textId="77777777" w:rsidTr="003C154F">
        <w:trPr>
          <w:cantSplit/>
          <w:tblHeader/>
          <w:jc w:val="center"/>
        </w:trPr>
        <w:tc>
          <w:tcPr>
            <w:tcW w:w="1829" w:type="dxa"/>
            <w:vMerge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2C8A9D" w14:textId="77777777" w:rsidR="0033768B" w:rsidRPr="00CB1D2B" w:rsidRDefault="0033768B" w:rsidP="002F0BC1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783" w:type="dxa"/>
            <w:gridSpan w:val="4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CE54F1" w14:textId="7E5CD484" w:rsidR="0033768B" w:rsidRPr="00CB1D2B" w:rsidRDefault="000F43C1" w:rsidP="002F0BC1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weak IVs (</w:t>
            </w:r>
            <w:r w:rsidRPr="00CB1D2B">
              <w:rPr>
                <w:rFonts w:ascii="Times New Roman" w:eastAsia="Arial" w:hAnsi="Times New Roman" w:cs="Times New Roman"/>
                <w:i/>
                <w:color w:val="111111"/>
              </w:rPr>
              <w:t>P</w:t>
            </w:r>
            <w:r w:rsidR="0033768B" w:rsidRPr="00CB1D2B">
              <w:rPr>
                <w:rFonts w:ascii="Times New Roman" w:eastAsia="Arial" w:hAnsi="Times New Roman" w:cs="Times New Roman"/>
                <w:color w:val="111111"/>
              </w:rPr>
              <w:t>&lt;5x10</w:t>
            </w:r>
            <w:r w:rsidR="0033768B" w:rsidRPr="00CB1D2B">
              <w:rPr>
                <w:rFonts w:ascii="Times New Roman" w:eastAsia="Arial" w:hAnsi="Times New Roman" w:cs="Times New Roman"/>
                <w:color w:val="111111"/>
                <w:vertAlign w:val="superscript"/>
              </w:rPr>
              <w:t>-4</w:t>
            </w:r>
            <w:r w:rsidR="0033768B" w:rsidRPr="00CB1D2B">
              <w:rPr>
                <w:rFonts w:ascii="Times New Roman" w:eastAsia="Arial" w:hAnsi="Times New Roman" w:cs="Times New Roman"/>
                <w:color w:val="111111"/>
              </w:rPr>
              <w:t>)</w:t>
            </w:r>
          </w:p>
        </w:tc>
        <w:tc>
          <w:tcPr>
            <w:tcW w:w="4453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</w:tcPr>
          <w:p w14:paraId="2A9D8C53" w14:textId="26469C55" w:rsidR="0033768B" w:rsidRPr="00CB1D2B" w:rsidRDefault="0033768B" w:rsidP="00CC3689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established AD loci</w:t>
            </w:r>
            <w:r w:rsidRPr="00CB1D2B">
              <w:rPr>
                <w:rFonts w:ascii="Times New Roman" w:eastAsia="Arial" w:hAnsi="Times New Roman" w:cs="Times New Roman"/>
                <w:color w:val="111111"/>
              </w:rPr>
              <w:fldChar w:fldCharType="begin">
                <w:fldData xml:space="preserve">PEVuZE5vdGU+PENpdGU+PEF1dGhvcj5QYXRlcm5vc3RlcjwvQXV0aG9yPjxZZWFyPjIwMTU8L1ll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</w:fldData>
              </w:fldChar>
            </w:r>
            <w:r w:rsidR="00CB1D2B" w:rsidRPr="00CB1D2B">
              <w:rPr>
                <w:rFonts w:ascii="Times New Roman" w:eastAsia="Arial" w:hAnsi="Times New Roman" w:cs="Times New Roman"/>
                <w:color w:val="111111"/>
              </w:rPr>
              <w:instrText xml:space="preserve"> ADDIN EN.CITE </w:instrText>
            </w:r>
            <w:r w:rsidR="00CB1D2B" w:rsidRPr="00CB1D2B">
              <w:rPr>
                <w:rFonts w:ascii="Times New Roman" w:eastAsia="Arial" w:hAnsi="Times New Roman" w:cs="Times New Roman"/>
                <w:color w:val="111111"/>
              </w:rPr>
              <w:fldChar w:fldCharType="begin">
                <w:fldData xml:space="preserve">PEVuZE5vdGU+PENpdGU+PEF1dGhvcj5QYXRlcm5vc3RlcjwvQXV0aG9yPjxZZWFyPjIwMTU8L1ll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</w:fldData>
              </w:fldChar>
            </w:r>
            <w:r w:rsidR="00CB1D2B" w:rsidRPr="00CB1D2B">
              <w:rPr>
                <w:rFonts w:ascii="Times New Roman" w:eastAsia="Arial" w:hAnsi="Times New Roman" w:cs="Times New Roman"/>
                <w:color w:val="111111"/>
              </w:rPr>
              <w:instrText xml:space="preserve"> ADDIN EN.CITE.DATA </w:instrText>
            </w:r>
            <w:r w:rsidR="00CB1D2B" w:rsidRPr="00CB1D2B">
              <w:rPr>
                <w:rFonts w:ascii="Times New Roman" w:eastAsia="Arial" w:hAnsi="Times New Roman" w:cs="Times New Roman"/>
                <w:color w:val="111111"/>
              </w:rPr>
            </w:r>
            <w:r w:rsidR="00CB1D2B" w:rsidRPr="00CB1D2B">
              <w:rPr>
                <w:rFonts w:ascii="Times New Roman" w:eastAsia="Arial" w:hAnsi="Times New Roman" w:cs="Times New Roman"/>
                <w:color w:val="111111"/>
              </w:rPr>
              <w:fldChar w:fldCharType="end"/>
            </w:r>
            <w:r w:rsidRPr="00CB1D2B">
              <w:rPr>
                <w:rFonts w:ascii="Times New Roman" w:eastAsia="Arial" w:hAnsi="Times New Roman" w:cs="Times New Roman"/>
                <w:color w:val="111111"/>
              </w:rPr>
            </w:r>
            <w:r w:rsidRPr="00CB1D2B">
              <w:rPr>
                <w:rFonts w:ascii="Times New Roman" w:eastAsia="Arial" w:hAnsi="Times New Roman" w:cs="Times New Roman"/>
                <w:color w:val="111111"/>
              </w:rPr>
              <w:fldChar w:fldCharType="separate"/>
            </w:r>
            <w:r w:rsidR="00CB1D2B" w:rsidRPr="00CB1D2B">
              <w:rPr>
                <w:rFonts w:ascii="Times New Roman" w:eastAsia="Arial" w:hAnsi="Times New Roman" w:cs="Times New Roman"/>
                <w:noProof/>
                <w:color w:val="111111"/>
              </w:rPr>
              <w:t>(</w:t>
            </w:r>
            <w:hyperlink w:anchor="_ENREF_2" w:tooltip="Paternoster, 2015 #32" w:history="1">
              <w:r w:rsidR="000C3E7C" w:rsidRPr="00CB1D2B">
                <w:rPr>
                  <w:rFonts w:ascii="Times New Roman" w:eastAsia="Arial" w:hAnsi="Times New Roman" w:cs="Times New Roman"/>
                  <w:noProof/>
                  <w:color w:val="111111"/>
                </w:rPr>
                <w:t>Paternoster et al., 2015</w:t>
              </w:r>
            </w:hyperlink>
            <w:r w:rsidR="00CB1D2B" w:rsidRPr="00CB1D2B">
              <w:rPr>
                <w:rFonts w:ascii="Times New Roman" w:eastAsia="Arial" w:hAnsi="Times New Roman" w:cs="Times New Roman"/>
                <w:noProof/>
                <w:color w:val="111111"/>
              </w:rPr>
              <w:t>)</w:t>
            </w:r>
            <w:r w:rsidRPr="00CB1D2B">
              <w:rPr>
                <w:rFonts w:ascii="Times New Roman" w:eastAsia="Arial" w:hAnsi="Times New Roman" w:cs="Times New Roman"/>
                <w:color w:val="111111"/>
              </w:rPr>
              <w:fldChar w:fldCharType="end"/>
            </w:r>
          </w:p>
        </w:tc>
      </w:tr>
      <w:tr w:rsidR="0033768B" w:rsidRPr="00CB1D2B" w14:paraId="107634CC" w14:textId="77777777" w:rsidTr="003C154F">
        <w:trPr>
          <w:cantSplit/>
          <w:tblHeader/>
          <w:jc w:val="center"/>
        </w:trPr>
        <w:tc>
          <w:tcPr>
            <w:tcW w:w="1829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5B9D8C" w14:textId="77777777" w:rsidR="0033768B" w:rsidRPr="00CB1D2B" w:rsidRDefault="0033768B" w:rsidP="002F0BC1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B7FC44" w14:textId="77777777" w:rsidR="0033768B" w:rsidRPr="00CB1D2B" w:rsidRDefault="0033768B" w:rsidP="002F0BC1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Q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55B903" w14:textId="77777777" w:rsidR="0033768B" w:rsidRPr="00CB1D2B" w:rsidRDefault="0033768B" w:rsidP="002F0BC1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df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</w:tcPr>
          <w:p w14:paraId="2AA768C1" w14:textId="77777777" w:rsidR="0033768B" w:rsidRPr="00CB1D2B" w:rsidRDefault="0033768B" w:rsidP="002F0BC1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I</w:t>
            </w:r>
            <w:r w:rsidRPr="00CB1D2B">
              <w:rPr>
                <w:rFonts w:ascii="Times New Roman" w:eastAsia="Arial" w:hAnsi="Times New Roman" w:cs="Times New Roman"/>
                <w:color w:val="111111"/>
                <w:vertAlign w:val="superscript"/>
              </w:rPr>
              <w:t>2</w:t>
            </w:r>
          </w:p>
        </w:tc>
        <w:tc>
          <w:tcPr>
            <w:tcW w:w="93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6A8495" w14:textId="77777777" w:rsidR="0033768B" w:rsidRPr="00CB1D2B" w:rsidRDefault="0033768B" w:rsidP="002F0BC1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i/>
                <w:color w:val="111111"/>
              </w:rPr>
              <w:t>p</w:t>
            </w:r>
            <w:r w:rsidRPr="00CB1D2B">
              <w:rPr>
                <w:rFonts w:ascii="Times New Roman" w:eastAsia="Arial" w:hAnsi="Times New Roman" w:cs="Times New Roman"/>
                <w:color w:val="111111"/>
              </w:rPr>
              <w:t xml:space="preserve"> value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586D4B7A" w14:textId="77777777" w:rsidR="0033768B" w:rsidRPr="00CB1D2B" w:rsidRDefault="0033768B" w:rsidP="002F0BC1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Q</w:t>
            </w:r>
          </w:p>
        </w:tc>
        <w:tc>
          <w:tcPr>
            <w:tcW w:w="117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73F57131" w14:textId="77777777" w:rsidR="0033768B" w:rsidRPr="00CB1D2B" w:rsidRDefault="0033768B" w:rsidP="002F0BC1">
            <w:pPr>
              <w:spacing w:before="40" w:after="40"/>
              <w:ind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df</w:t>
            </w:r>
          </w:p>
        </w:tc>
        <w:tc>
          <w:tcPr>
            <w:tcW w:w="109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</w:tcPr>
          <w:p w14:paraId="2A0457E4" w14:textId="77777777" w:rsidR="0033768B" w:rsidRPr="00CB1D2B" w:rsidRDefault="0033768B" w:rsidP="002F0BC1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i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I</w:t>
            </w:r>
            <w:r w:rsidRPr="00CB1D2B">
              <w:rPr>
                <w:rFonts w:ascii="Times New Roman" w:eastAsia="Arial" w:hAnsi="Times New Roman" w:cs="Times New Roman"/>
                <w:color w:val="111111"/>
                <w:vertAlign w:val="superscript"/>
              </w:rPr>
              <w:t>2</w:t>
            </w:r>
          </w:p>
        </w:tc>
        <w:tc>
          <w:tcPr>
            <w:tcW w:w="132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03AC9FAC" w14:textId="77777777" w:rsidR="0033768B" w:rsidRPr="00CB1D2B" w:rsidRDefault="0033768B" w:rsidP="002F0BC1">
            <w:pPr>
              <w:spacing w:before="40" w:after="40"/>
              <w:ind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i/>
                <w:color w:val="111111"/>
              </w:rPr>
              <w:t>p</w:t>
            </w:r>
            <w:r w:rsidRPr="00CB1D2B">
              <w:rPr>
                <w:rFonts w:ascii="Times New Roman" w:eastAsia="Arial" w:hAnsi="Times New Roman" w:cs="Times New Roman"/>
                <w:color w:val="111111"/>
              </w:rPr>
              <w:t xml:space="preserve"> value</w:t>
            </w:r>
          </w:p>
        </w:tc>
      </w:tr>
      <w:tr w:rsidR="0033768B" w:rsidRPr="00CB1D2B" w14:paraId="5A0C3DA6" w14:textId="77777777" w:rsidTr="00A04C4F">
        <w:trPr>
          <w:cantSplit/>
          <w:jc w:val="center"/>
        </w:trPr>
        <w:tc>
          <w:tcPr>
            <w:tcW w:w="18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D42923" w14:textId="77777777" w:rsidR="0033768B" w:rsidRPr="00CB1D2B" w:rsidRDefault="0033768B" w:rsidP="00F764BE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Broad depression</w:t>
            </w:r>
          </w:p>
        </w:tc>
        <w:tc>
          <w:tcPr>
            <w:tcW w:w="72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33AF1F0" w14:textId="77777777" w:rsidR="0033768B" w:rsidRPr="00CB1D2B" w:rsidRDefault="0033768B" w:rsidP="00F764BE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611.0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60764D" w14:textId="77777777" w:rsidR="0033768B" w:rsidRPr="00CB1D2B" w:rsidRDefault="0033768B" w:rsidP="00F764BE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427</w:t>
            </w:r>
          </w:p>
        </w:tc>
        <w:tc>
          <w:tcPr>
            <w:tcW w:w="992" w:type="dxa"/>
            <w:shd w:val="clear" w:color="auto" w:fill="FFFFFF"/>
          </w:tcPr>
          <w:p w14:paraId="7AA75A4F" w14:textId="77777777" w:rsidR="0033768B" w:rsidRPr="00CB1D2B" w:rsidRDefault="0033768B" w:rsidP="00F764BE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30</w:t>
            </w:r>
          </w:p>
        </w:tc>
        <w:tc>
          <w:tcPr>
            <w:tcW w:w="934" w:type="dxa"/>
            <w:tcBorders>
              <w:right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408FF3" w14:textId="77777777" w:rsidR="0033768B" w:rsidRPr="00CB1D2B" w:rsidRDefault="0033768B" w:rsidP="00F764BE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1x10</w:t>
            </w:r>
            <w:r w:rsidRPr="00CB1D2B">
              <w:rPr>
                <w:rFonts w:ascii="Times New Roman" w:eastAsia="Arial" w:hAnsi="Times New Roman" w:cs="Times New Roman"/>
                <w:color w:val="111111"/>
                <w:vertAlign w:val="superscript"/>
              </w:rPr>
              <w:t>-8</w:t>
            </w:r>
          </w:p>
        </w:tc>
        <w:tc>
          <w:tcPr>
            <w:tcW w:w="86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24DF0B83" w14:textId="77777777" w:rsidR="0033768B" w:rsidRPr="00CB1D2B" w:rsidRDefault="0033768B" w:rsidP="00F764BE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78.3</w:t>
            </w:r>
          </w:p>
        </w:tc>
        <w:tc>
          <w:tcPr>
            <w:tcW w:w="1178" w:type="dxa"/>
            <w:shd w:val="clear" w:color="auto" w:fill="FFFFFF"/>
            <w:vAlign w:val="center"/>
          </w:tcPr>
          <w:p w14:paraId="1BC956D7" w14:textId="77777777" w:rsidR="0033768B" w:rsidRPr="00CB1D2B" w:rsidRDefault="0033768B" w:rsidP="00F764BE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23</w:t>
            </w:r>
          </w:p>
        </w:tc>
        <w:tc>
          <w:tcPr>
            <w:tcW w:w="1090" w:type="dxa"/>
            <w:shd w:val="clear" w:color="auto" w:fill="FFFFFF"/>
            <w:vAlign w:val="center"/>
          </w:tcPr>
          <w:p w14:paraId="16154891" w14:textId="77777777" w:rsidR="0033768B" w:rsidRPr="00CB1D2B" w:rsidRDefault="0033768B" w:rsidP="00A04C4F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71</w:t>
            </w:r>
          </w:p>
        </w:tc>
        <w:tc>
          <w:tcPr>
            <w:tcW w:w="1320" w:type="dxa"/>
            <w:shd w:val="clear" w:color="auto" w:fill="FFFFFF"/>
            <w:vAlign w:val="center"/>
          </w:tcPr>
          <w:p w14:paraId="498DA553" w14:textId="77777777" w:rsidR="0033768B" w:rsidRPr="00CB1D2B" w:rsidRDefault="0033768B" w:rsidP="00A04C4F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6.0x10</w:t>
            </w:r>
            <w:r w:rsidRPr="00CB1D2B">
              <w:rPr>
                <w:rFonts w:ascii="Times New Roman" w:eastAsia="Arial" w:hAnsi="Times New Roman" w:cs="Times New Roman"/>
                <w:color w:val="111111"/>
                <w:vertAlign w:val="superscript"/>
              </w:rPr>
              <w:t>-8</w:t>
            </w:r>
          </w:p>
        </w:tc>
      </w:tr>
      <w:tr w:rsidR="0033768B" w:rsidRPr="00CB1D2B" w14:paraId="420354F9" w14:textId="77777777" w:rsidTr="003C154F">
        <w:trPr>
          <w:cantSplit/>
          <w:jc w:val="center"/>
        </w:trPr>
        <w:tc>
          <w:tcPr>
            <w:tcW w:w="18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A5FF65" w14:textId="77777777" w:rsidR="0033768B" w:rsidRPr="00CB1D2B" w:rsidRDefault="0033768B" w:rsidP="00F764BE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Probable MDD</w:t>
            </w:r>
          </w:p>
        </w:tc>
        <w:tc>
          <w:tcPr>
            <w:tcW w:w="72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43835B" w14:textId="77777777" w:rsidR="0033768B" w:rsidRPr="00CB1D2B" w:rsidRDefault="0033768B" w:rsidP="00F764BE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451.9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1326B5" w14:textId="77777777" w:rsidR="0033768B" w:rsidRPr="00CB1D2B" w:rsidRDefault="0033768B" w:rsidP="00F764BE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385</w:t>
            </w:r>
          </w:p>
        </w:tc>
        <w:tc>
          <w:tcPr>
            <w:tcW w:w="992" w:type="dxa"/>
            <w:shd w:val="clear" w:color="auto" w:fill="FFFFFF"/>
          </w:tcPr>
          <w:p w14:paraId="6BC0AFC3" w14:textId="77777777" w:rsidR="0033768B" w:rsidRPr="00CB1D2B" w:rsidRDefault="0033768B" w:rsidP="00F764BE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5</w:t>
            </w:r>
          </w:p>
        </w:tc>
        <w:tc>
          <w:tcPr>
            <w:tcW w:w="934" w:type="dxa"/>
            <w:tcBorders>
              <w:right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A23CD04" w14:textId="77777777" w:rsidR="0033768B" w:rsidRPr="00CB1D2B" w:rsidRDefault="0033768B" w:rsidP="00F764BE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0105</w:t>
            </w:r>
          </w:p>
        </w:tc>
        <w:tc>
          <w:tcPr>
            <w:tcW w:w="86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2A7CF1FD" w14:textId="77777777" w:rsidR="0033768B" w:rsidRPr="00CB1D2B" w:rsidRDefault="0033768B" w:rsidP="00F764BE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22.6</w:t>
            </w:r>
          </w:p>
        </w:tc>
        <w:tc>
          <w:tcPr>
            <w:tcW w:w="1178" w:type="dxa"/>
            <w:shd w:val="clear" w:color="auto" w:fill="FFFFFF"/>
            <w:vAlign w:val="center"/>
          </w:tcPr>
          <w:p w14:paraId="165C4118" w14:textId="77777777" w:rsidR="0033768B" w:rsidRPr="00CB1D2B" w:rsidRDefault="0033768B" w:rsidP="00F764BE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20</w:t>
            </w:r>
          </w:p>
        </w:tc>
        <w:tc>
          <w:tcPr>
            <w:tcW w:w="1090" w:type="dxa"/>
            <w:shd w:val="clear" w:color="auto" w:fill="FFFFFF"/>
          </w:tcPr>
          <w:p w14:paraId="6C39E273" w14:textId="77777777" w:rsidR="0033768B" w:rsidRPr="00CB1D2B" w:rsidRDefault="0033768B" w:rsidP="00F764BE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6</w:t>
            </w:r>
          </w:p>
        </w:tc>
        <w:tc>
          <w:tcPr>
            <w:tcW w:w="1320" w:type="dxa"/>
            <w:shd w:val="clear" w:color="auto" w:fill="FFFFFF"/>
            <w:vAlign w:val="center"/>
          </w:tcPr>
          <w:p w14:paraId="03B1407B" w14:textId="77777777" w:rsidR="0033768B" w:rsidRPr="00CB1D2B" w:rsidRDefault="0033768B" w:rsidP="00F764BE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3081</w:t>
            </w:r>
          </w:p>
        </w:tc>
      </w:tr>
      <w:tr w:rsidR="0033768B" w:rsidRPr="00CB1D2B" w14:paraId="4A3E4792" w14:textId="77777777" w:rsidTr="003C154F">
        <w:trPr>
          <w:cantSplit/>
          <w:jc w:val="center"/>
        </w:trPr>
        <w:tc>
          <w:tcPr>
            <w:tcW w:w="18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DFA755" w14:textId="77777777" w:rsidR="0033768B" w:rsidRPr="00CB1D2B" w:rsidRDefault="0033768B" w:rsidP="00F764BE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ICD-9/10 MDD</w:t>
            </w:r>
          </w:p>
        </w:tc>
        <w:tc>
          <w:tcPr>
            <w:tcW w:w="72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323174F" w14:textId="77777777" w:rsidR="0033768B" w:rsidRPr="00CB1D2B" w:rsidRDefault="0033768B" w:rsidP="00F764BE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421.8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4420AB7" w14:textId="77777777" w:rsidR="0033768B" w:rsidRPr="00CB1D2B" w:rsidRDefault="0033768B" w:rsidP="00F764BE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384</w:t>
            </w:r>
          </w:p>
        </w:tc>
        <w:tc>
          <w:tcPr>
            <w:tcW w:w="992" w:type="dxa"/>
            <w:shd w:val="clear" w:color="auto" w:fill="FFFFFF"/>
          </w:tcPr>
          <w:p w14:paraId="04A1E03B" w14:textId="77777777" w:rsidR="0033768B" w:rsidRPr="00CB1D2B" w:rsidRDefault="0033768B" w:rsidP="00F764BE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09</w:t>
            </w:r>
          </w:p>
        </w:tc>
        <w:tc>
          <w:tcPr>
            <w:tcW w:w="934" w:type="dxa"/>
            <w:tcBorders>
              <w:right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23F16D" w14:textId="77777777" w:rsidR="0033768B" w:rsidRPr="00CB1D2B" w:rsidRDefault="0033768B" w:rsidP="00F764BE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0891</w:t>
            </w:r>
          </w:p>
        </w:tc>
        <w:tc>
          <w:tcPr>
            <w:tcW w:w="86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6AF1D310" w14:textId="77777777" w:rsidR="0033768B" w:rsidRPr="00CB1D2B" w:rsidRDefault="0033768B" w:rsidP="00F764BE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24.6</w:t>
            </w:r>
          </w:p>
        </w:tc>
        <w:tc>
          <w:tcPr>
            <w:tcW w:w="1178" w:type="dxa"/>
            <w:shd w:val="clear" w:color="auto" w:fill="FFFFFF"/>
            <w:vAlign w:val="center"/>
          </w:tcPr>
          <w:p w14:paraId="5A3AFF4D" w14:textId="77777777" w:rsidR="0033768B" w:rsidRPr="00CB1D2B" w:rsidRDefault="0033768B" w:rsidP="00F764BE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20</w:t>
            </w:r>
          </w:p>
        </w:tc>
        <w:tc>
          <w:tcPr>
            <w:tcW w:w="1090" w:type="dxa"/>
            <w:shd w:val="clear" w:color="auto" w:fill="FFFFFF"/>
          </w:tcPr>
          <w:p w14:paraId="24611BCB" w14:textId="77777777" w:rsidR="0033768B" w:rsidRPr="00CB1D2B" w:rsidRDefault="0033768B" w:rsidP="00F764BE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9</w:t>
            </w:r>
          </w:p>
        </w:tc>
        <w:tc>
          <w:tcPr>
            <w:tcW w:w="1320" w:type="dxa"/>
            <w:shd w:val="clear" w:color="auto" w:fill="FFFFFF"/>
            <w:vAlign w:val="center"/>
          </w:tcPr>
          <w:p w14:paraId="3C740706" w14:textId="77777777" w:rsidR="0033768B" w:rsidRPr="00CB1D2B" w:rsidRDefault="0033768B" w:rsidP="00F764BE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2157</w:t>
            </w:r>
          </w:p>
        </w:tc>
      </w:tr>
      <w:tr w:rsidR="0033768B" w:rsidRPr="00CB1D2B" w14:paraId="532DCAD3" w14:textId="77777777" w:rsidTr="003C154F">
        <w:trPr>
          <w:cantSplit/>
          <w:jc w:val="center"/>
        </w:trPr>
        <w:tc>
          <w:tcPr>
            <w:tcW w:w="18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4C9670" w14:textId="77777777" w:rsidR="0033768B" w:rsidRPr="00CB1D2B" w:rsidRDefault="0033768B" w:rsidP="00F764BE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Anxiety</w:t>
            </w:r>
          </w:p>
        </w:tc>
        <w:tc>
          <w:tcPr>
            <w:tcW w:w="72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341DD4" w14:textId="77777777" w:rsidR="0033768B" w:rsidRPr="00CB1D2B" w:rsidRDefault="0033768B" w:rsidP="00F764BE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252.0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D69315E" w14:textId="77777777" w:rsidR="0033768B" w:rsidRPr="00CB1D2B" w:rsidRDefault="0033768B" w:rsidP="00F764BE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261</w:t>
            </w:r>
          </w:p>
        </w:tc>
        <w:tc>
          <w:tcPr>
            <w:tcW w:w="992" w:type="dxa"/>
            <w:shd w:val="clear" w:color="auto" w:fill="FFFFFF"/>
          </w:tcPr>
          <w:p w14:paraId="7797DDCE" w14:textId="77777777" w:rsidR="0033768B" w:rsidRPr="00CB1D2B" w:rsidRDefault="00607436" w:rsidP="00F764BE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00</w:t>
            </w:r>
          </w:p>
        </w:tc>
        <w:tc>
          <w:tcPr>
            <w:tcW w:w="934" w:type="dxa"/>
            <w:tcBorders>
              <w:right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250F04" w14:textId="77777777" w:rsidR="0033768B" w:rsidRPr="00CB1D2B" w:rsidRDefault="0033768B" w:rsidP="00F764BE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6447</w:t>
            </w:r>
          </w:p>
        </w:tc>
        <w:tc>
          <w:tcPr>
            <w:tcW w:w="86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60BDC493" w14:textId="77777777" w:rsidR="0033768B" w:rsidRPr="00CB1D2B" w:rsidRDefault="0033768B" w:rsidP="00F764BE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5.7</w:t>
            </w:r>
          </w:p>
        </w:tc>
        <w:tc>
          <w:tcPr>
            <w:tcW w:w="1178" w:type="dxa"/>
            <w:shd w:val="clear" w:color="auto" w:fill="FFFFFF"/>
            <w:vAlign w:val="center"/>
          </w:tcPr>
          <w:p w14:paraId="6B2B171D" w14:textId="77777777" w:rsidR="0033768B" w:rsidRPr="00CB1D2B" w:rsidRDefault="0033768B" w:rsidP="00F764BE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21</w:t>
            </w:r>
          </w:p>
        </w:tc>
        <w:tc>
          <w:tcPr>
            <w:tcW w:w="1090" w:type="dxa"/>
            <w:shd w:val="clear" w:color="auto" w:fill="FFFFFF"/>
          </w:tcPr>
          <w:p w14:paraId="6F2299F6" w14:textId="77777777" w:rsidR="0033768B" w:rsidRPr="00CB1D2B" w:rsidRDefault="0033768B" w:rsidP="00607436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</w:t>
            </w:r>
            <w:r w:rsidR="00607436" w:rsidRPr="00CB1D2B">
              <w:rPr>
                <w:rFonts w:ascii="Times New Roman" w:eastAsia="Arial" w:hAnsi="Times New Roman" w:cs="Times New Roman"/>
                <w:color w:val="111111"/>
              </w:rPr>
              <w:t>00</w:t>
            </w:r>
          </w:p>
        </w:tc>
        <w:tc>
          <w:tcPr>
            <w:tcW w:w="1320" w:type="dxa"/>
            <w:shd w:val="clear" w:color="auto" w:fill="FFFFFF"/>
            <w:vAlign w:val="center"/>
          </w:tcPr>
          <w:p w14:paraId="1D7957E6" w14:textId="77777777" w:rsidR="0033768B" w:rsidRPr="00CB1D2B" w:rsidRDefault="0033768B" w:rsidP="00F764BE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7884</w:t>
            </w:r>
          </w:p>
        </w:tc>
      </w:tr>
      <w:tr w:rsidR="0033768B" w:rsidRPr="00CB1D2B" w14:paraId="247466BC" w14:textId="77777777" w:rsidTr="003C154F">
        <w:trPr>
          <w:cantSplit/>
          <w:jc w:val="center"/>
        </w:trPr>
        <w:tc>
          <w:tcPr>
            <w:tcW w:w="1829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CAEA4E" w14:textId="77777777" w:rsidR="0033768B" w:rsidRPr="00CB1D2B" w:rsidRDefault="0033768B" w:rsidP="002F0BC1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8236" w:type="dxa"/>
            <w:gridSpan w:val="8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</w:tcPr>
          <w:p w14:paraId="698B6A28" w14:textId="77777777" w:rsidR="0033768B" w:rsidRPr="00CB1D2B" w:rsidRDefault="0033768B" w:rsidP="007458CE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MR-Egger test for directional pleiotropy</w:t>
            </w:r>
          </w:p>
        </w:tc>
      </w:tr>
      <w:tr w:rsidR="0033768B" w:rsidRPr="00CB1D2B" w14:paraId="17A4E6D1" w14:textId="77777777" w:rsidTr="003C154F">
        <w:trPr>
          <w:cantSplit/>
          <w:jc w:val="center"/>
        </w:trPr>
        <w:tc>
          <w:tcPr>
            <w:tcW w:w="1829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960AD9" w14:textId="77777777" w:rsidR="0033768B" w:rsidRPr="00CB1D2B" w:rsidRDefault="0033768B" w:rsidP="0033768B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2AE46D" w14:textId="77777777" w:rsidR="0033768B" w:rsidRPr="00CB1D2B" w:rsidRDefault="0033768B" w:rsidP="0033768B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89E8EB" w14:textId="77777777" w:rsidR="0033768B" w:rsidRPr="00CB1D2B" w:rsidRDefault="0033768B" w:rsidP="0033768B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Intercept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5CB91F24" w14:textId="77777777" w:rsidR="0033768B" w:rsidRPr="00CB1D2B" w:rsidRDefault="0033768B" w:rsidP="0033768B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se</w:t>
            </w:r>
          </w:p>
        </w:tc>
        <w:tc>
          <w:tcPr>
            <w:tcW w:w="93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EC8284" w14:textId="77777777" w:rsidR="0033768B" w:rsidRPr="00CB1D2B" w:rsidRDefault="0033768B" w:rsidP="0033768B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i/>
                <w:color w:val="111111"/>
              </w:rPr>
              <w:t>p</w:t>
            </w:r>
            <w:r w:rsidRPr="00CB1D2B">
              <w:rPr>
                <w:rFonts w:ascii="Times New Roman" w:eastAsia="Arial" w:hAnsi="Times New Roman" w:cs="Times New Roman"/>
                <w:color w:val="111111"/>
              </w:rPr>
              <w:t xml:space="preserve"> value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4057E502" w14:textId="77777777" w:rsidR="0033768B" w:rsidRPr="00CB1D2B" w:rsidRDefault="0033768B" w:rsidP="0033768B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117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06F95C84" w14:textId="77777777" w:rsidR="0033768B" w:rsidRPr="00CB1D2B" w:rsidRDefault="0033768B" w:rsidP="0033768B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Intercept</w:t>
            </w:r>
          </w:p>
        </w:tc>
        <w:tc>
          <w:tcPr>
            <w:tcW w:w="109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275EDED0" w14:textId="77777777" w:rsidR="0033768B" w:rsidRPr="00CB1D2B" w:rsidRDefault="0033768B" w:rsidP="0033768B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se</w:t>
            </w:r>
          </w:p>
        </w:tc>
        <w:tc>
          <w:tcPr>
            <w:tcW w:w="132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7D96A780" w14:textId="77777777" w:rsidR="0033768B" w:rsidRPr="00CB1D2B" w:rsidRDefault="0033768B" w:rsidP="0033768B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i/>
                <w:color w:val="111111"/>
              </w:rPr>
              <w:t>p</w:t>
            </w:r>
            <w:r w:rsidRPr="00CB1D2B">
              <w:rPr>
                <w:rFonts w:ascii="Times New Roman" w:eastAsia="Arial" w:hAnsi="Times New Roman" w:cs="Times New Roman"/>
                <w:color w:val="111111"/>
              </w:rPr>
              <w:t xml:space="preserve"> value</w:t>
            </w:r>
          </w:p>
        </w:tc>
      </w:tr>
      <w:tr w:rsidR="0033768B" w:rsidRPr="00CB1D2B" w14:paraId="07ACA2D9" w14:textId="77777777" w:rsidTr="003C154F">
        <w:trPr>
          <w:cantSplit/>
          <w:jc w:val="center"/>
        </w:trPr>
        <w:tc>
          <w:tcPr>
            <w:tcW w:w="18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37A995" w14:textId="77777777" w:rsidR="0033768B" w:rsidRPr="00CB1D2B" w:rsidRDefault="0033768B" w:rsidP="0033768B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Broad depression</w:t>
            </w:r>
          </w:p>
        </w:tc>
        <w:tc>
          <w:tcPr>
            <w:tcW w:w="723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E7181CF" w14:textId="77777777" w:rsidR="0033768B" w:rsidRPr="00CB1D2B" w:rsidRDefault="0033768B" w:rsidP="0033768B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8DC362" w14:textId="77777777" w:rsidR="0033768B" w:rsidRPr="00CB1D2B" w:rsidRDefault="0033768B" w:rsidP="0033768B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0009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FFFF"/>
          </w:tcPr>
          <w:p w14:paraId="408D50B5" w14:textId="77777777" w:rsidR="0033768B" w:rsidRPr="00CB1D2B" w:rsidRDefault="0033768B" w:rsidP="0033768B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0006</w:t>
            </w:r>
          </w:p>
        </w:tc>
        <w:tc>
          <w:tcPr>
            <w:tcW w:w="934" w:type="dxa"/>
            <w:tcBorders>
              <w:top w:val="single" w:sz="4" w:space="0" w:color="auto"/>
              <w:right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85DFBE3" w14:textId="77777777" w:rsidR="0033768B" w:rsidRPr="00CB1D2B" w:rsidRDefault="0033768B" w:rsidP="0033768B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007</w:t>
            </w: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14:paraId="1894D58F" w14:textId="77777777" w:rsidR="0033768B" w:rsidRPr="00CB1D2B" w:rsidRDefault="0033768B" w:rsidP="0033768B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1178" w:type="dxa"/>
            <w:tcBorders>
              <w:top w:val="single" w:sz="4" w:space="0" w:color="auto"/>
            </w:tcBorders>
            <w:shd w:val="clear" w:color="auto" w:fill="FFFFFF"/>
            <w:vAlign w:val="center"/>
          </w:tcPr>
          <w:p w14:paraId="20D19B3A" w14:textId="77777777" w:rsidR="0033768B" w:rsidRPr="00CB1D2B" w:rsidRDefault="0033768B" w:rsidP="0033768B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-0.0032</w:t>
            </w:r>
          </w:p>
        </w:tc>
        <w:tc>
          <w:tcPr>
            <w:tcW w:w="1090" w:type="dxa"/>
            <w:tcBorders>
              <w:top w:val="single" w:sz="4" w:space="0" w:color="auto"/>
            </w:tcBorders>
            <w:shd w:val="clear" w:color="auto" w:fill="FFFFFF"/>
            <w:vAlign w:val="center"/>
          </w:tcPr>
          <w:p w14:paraId="243CD677" w14:textId="77777777" w:rsidR="0033768B" w:rsidRPr="00CB1D2B" w:rsidRDefault="0033768B" w:rsidP="0033768B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0041</w:t>
            </w:r>
          </w:p>
        </w:tc>
        <w:tc>
          <w:tcPr>
            <w:tcW w:w="1320" w:type="dxa"/>
            <w:tcBorders>
              <w:top w:val="single" w:sz="4" w:space="0" w:color="auto"/>
            </w:tcBorders>
            <w:shd w:val="clear" w:color="auto" w:fill="FFFFFF"/>
            <w:vAlign w:val="center"/>
          </w:tcPr>
          <w:p w14:paraId="4CFC5744" w14:textId="77777777" w:rsidR="0033768B" w:rsidRPr="00CB1D2B" w:rsidRDefault="0033768B" w:rsidP="0033768B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4462</w:t>
            </w:r>
          </w:p>
        </w:tc>
      </w:tr>
      <w:tr w:rsidR="0033768B" w:rsidRPr="00CB1D2B" w14:paraId="15274C5E" w14:textId="77777777" w:rsidTr="003C154F">
        <w:trPr>
          <w:cantSplit/>
          <w:jc w:val="center"/>
        </w:trPr>
        <w:tc>
          <w:tcPr>
            <w:tcW w:w="18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F01BD4" w14:textId="77777777" w:rsidR="0033768B" w:rsidRPr="00CB1D2B" w:rsidRDefault="0033768B" w:rsidP="0033768B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Probable MDD</w:t>
            </w:r>
          </w:p>
        </w:tc>
        <w:tc>
          <w:tcPr>
            <w:tcW w:w="72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A6841F3" w14:textId="77777777" w:rsidR="0033768B" w:rsidRPr="00CB1D2B" w:rsidRDefault="0033768B" w:rsidP="0033768B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CB6C804" w14:textId="77777777" w:rsidR="0033768B" w:rsidRPr="00CB1D2B" w:rsidRDefault="0033768B" w:rsidP="0033768B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0001</w:t>
            </w:r>
          </w:p>
        </w:tc>
        <w:tc>
          <w:tcPr>
            <w:tcW w:w="992" w:type="dxa"/>
            <w:shd w:val="clear" w:color="auto" w:fill="FFFFFF"/>
          </w:tcPr>
          <w:p w14:paraId="6B2418E4" w14:textId="77777777" w:rsidR="0033768B" w:rsidRPr="00CB1D2B" w:rsidRDefault="0033768B" w:rsidP="0033768B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0002</w:t>
            </w:r>
          </w:p>
        </w:tc>
        <w:tc>
          <w:tcPr>
            <w:tcW w:w="934" w:type="dxa"/>
            <w:tcBorders>
              <w:right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2DBE20E" w14:textId="77777777" w:rsidR="0033768B" w:rsidRPr="00CB1D2B" w:rsidRDefault="0033768B" w:rsidP="0033768B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3482</w:t>
            </w:r>
          </w:p>
        </w:tc>
        <w:tc>
          <w:tcPr>
            <w:tcW w:w="86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287C1D69" w14:textId="77777777" w:rsidR="0033768B" w:rsidRPr="00CB1D2B" w:rsidRDefault="0033768B" w:rsidP="0033768B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1178" w:type="dxa"/>
            <w:shd w:val="clear" w:color="auto" w:fill="FFFFFF"/>
            <w:vAlign w:val="center"/>
          </w:tcPr>
          <w:p w14:paraId="3C811551" w14:textId="77777777" w:rsidR="0033768B" w:rsidRPr="00CB1D2B" w:rsidRDefault="0033768B" w:rsidP="0033768B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0002</w:t>
            </w:r>
          </w:p>
        </w:tc>
        <w:tc>
          <w:tcPr>
            <w:tcW w:w="1090" w:type="dxa"/>
            <w:shd w:val="clear" w:color="auto" w:fill="FFFFFF"/>
            <w:vAlign w:val="center"/>
          </w:tcPr>
          <w:p w14:paraId="3F1BABE7" w14:textId="77777777" w:rsidR="0033768B" w:rsidRPr="00CB1D2B" w:rsidRDefault="0033768B" w:rsidP="0033768B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0007</w:t>
            </w:r>
          </w:p>
        </w:tc>
        <w:tc>
          <w:tcPr>
            <w:tcW w:w="1320" w:type="dxa"/>
            <w:shd w:val="clear" w:color="auto" w:fill="FFFFFF"/>
            <w:vAlign w:val="center"/>
          </w:tcPr>
          <w:p w14:paraId="239E90D7" w14:textId="77777777" w:rsidR="0033768B" w:rsidRPr="00CB1D2B" w:rsidRDefault="0033768B" w:rsidP="0033768B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7710</w:t>
            </w:r>
          </w:p>
        </w:tc>
      </w:tr>
      <w:tr w:rsidR="0033768B" w:rsidRPr="00CB1D2B" w14:paraId="6941C56B" w14:textId="77777777" w:rsidTr="003C154F">
        <w:trPr>
          <w:cantSplit/>
          <w:jc w:val="center"/>
        </w:trPr>
        <w:tc>
          <w:tcPr>
            <w:tcW w:w="18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A977D6" w14:textId="77777777" w:rsidR="0033768B" w:rsidRPr="00CB1D2B" w:rsidRDefault="0033768B" w:rsidP="0033768B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ICD9/10 MDD</w:t>
            </w:r>
          </w:p>
        </w:tc>
        <w:tc>
          <w:tcPr>
            <w:tcW w:w="72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366FD5F" w14:textId="77777777" w:rsidR="0033768B" w:rsidRPr="00CB1D2B" w:rsidRDefault="0033768B" w:rsidP="0033768B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112FAEE" w14:textId="77777777" w:rsidR="0033768B" w:rsidRPr="00CB1D2B" w:rsidRDefault="0033768B" w:rsidP="0033768B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000</w:t>
            </w:r>
          </w:p>
        </w:tc>
        <w:tc>
          <w:tcPr>
            <w:tcW w:w="992" w:type="dxa"/>
            <w:shd w:val="clear" w:color="auto" w:fill="FFFFFF"/>
          </w:tcPr>
          <w:p w14:paraId="30315900" w14:textId="77777777" w:rsidR="0033768B" w:rsidRPr="00CB1D2B" w:rsidRDefault="0033768B" w:rsidP="0033768B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0001</w:t>
            </w:r>
          </w:p>
        </w:tc>
        <w:tc>
          <w:tcPr>
            <w:tcW w:w="934" w:type="dxa"/>
            <w:tcBorders>
              <w:right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3014FC" w14:textId="77777777" w:rsidR="0033768B" w:rsidRPr="00CB1D2B" w:rsidRDefault="0033768B" w:rsidP="0033768B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7542</w:t>
            </w:r>
          </w:p>
        </w:tc>
        <w:tc>
          <w:tcPr>
            <w:tcW w:w="86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7FA20C64" w14:textId="77777777" w:rsidR="0033768B" w:rsidRPr="00CB1D2B" w:rsidRDefault="0033768B" w:rsidP="0033768B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1178" w:type="dxa"/>
            <w:shd w:val="clear" w:color="auto" w:fill="FFFFFF"/>
            <w:vAlign w:val="center"/>
          </w:tcPr>
          <w:p w14:paraId="06C25A7B" w14:textId="77777777" w:rsidR="0033768B" w:rsidRPr="00CB1D2B" w:rsidRDefault="0033768B" w:rsidP="0033768B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0002</w:t>
            </w:r>
          </w:p>
        </w:tc>
        <w:tc>
          <w:tcPr>
            <w:tcW w:w="1090" w:type="dxa"/>
            <w:shd w:val="clear" w:color="auto" w:fill="FFFFFF"/>
            <w:vAlign w:val="center"/>
          </w:tcPr>
          <w:p w14:paraId="6915E7CA" w14:textId="77777777" w:rsidR="0033768B" w:rsidRPr="00CB1D2B" w:rsidRDefault="0033768B" w:rsidP="0033768B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0003</w:t>
            </w:r>
          </w:p>
        </w:tc>
        <w:tc>
          <w:tcPr>
            <w:tcW w:w="1320" w:type="dxa"/>
            <w:shd w:val="clear" w:color="auto" w:fill="FFFFFF"/>
            <w:vAlign w:val="center"/>
          </w:tcPr>
          <w:p w14:paraId="086A18B0" w14:textId="77777777" w:rsidR="0033768B" w:rsidRPr="00CB1D2B" w:rsidRDefault="0033768B" w:rsidP="0033768B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5908</w:t>
            </w:r>
          </w:p>
        </w:tc>
      </w:tr>
      <w:tr w:rsidR="0033768B" w:rsidRPr="00CB1D2B" w14:paraId="499986D2" w14:textId="77777777" w:rsidTr="003C154F">
        <w:trPr>
          <w:cantSplit/>
          <w:jc w:val="center"/>
        </w:trPr>
        <w:tc>
          <w:tcPr>
            <w:tcW w:w="1829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3F7D87" w14:textId="77777777" w:rsidR="0033768B" w:rsidRPr="00CB1D2B" w:rsidRDefault="0033768B" w:rsidP="0033768B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Anxiety</w:t>
            </w:r>
          </w:p>
        </w:tc>
        <w:tc>
          <w:tcPr>
            <w:tcW w:w="723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DBF6DD8" w14:textId="77777777" w:rsidR="0033768B" w:rsidRPr="00CB1D2B" w:rsidRDefault="0033768B" w:rsidP="0033768B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1134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3E5F473" w14:textId="77777777" w:rsidR="0033768B" w:rsidRPr="00CB1D2B" w:rsidRDefault="0033768B" w:rsidP="0033768B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-0.0140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FFFFFF"/>
          </w:tcPr>
          <w:p w14:paraId="07DFB8B9" w14:textId="77777777" w:rsidR="0033768B" w:rsidRPr="00CB1D2B" w:rsidRDefault="0033768B" w:rsidP="0033768B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0079</w:t>
            </w:r>
          </w:p>
        </w:tc>
        <w:tc>
          <w:tcPr>
            <w:tcW w:w="934" w:type="dxa"/>
            <w:tcBorders>
              <w:bottom w:val="single" w:sz="12" w:space="0" w:color="auto"/>
              <w:right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BE35A0" w14:textId="77777777" w:rsidR="0033768B" w:rsidRPr="00CB1D2B" w:rsidRDefault="0033768B" w:rsidP="0033768B">
            <w:pPr>
              <w:spacing w:before="40" w:after="40"/>
              <w:ind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887</w:t>
            </w:r>
          </w:p>
        </w:tc>
        <w:tc>
          <w:tcPr>
            <w:tcW w:w="865" w:type="dxa"/>
            <w:tcBorders>
              <w:left w:val="single" w:sz="4" w:space="0" w:color="auto"/>
              <w:bottom w:val="single" w:sz="12" w:space="0" w:color="auto"/>
            </w:tcBorders>
            <w:shd w:val="clear" w:color="auto" w:fill="FFFFFF"/>
            <w:vAlign w:val="center"/>
          </w:tcPr>
          <w:p w14:paraId="181BF93E" w14:textId="77777777" w:rsidR="0033768B" w:rsidRPr="00CB1D2B" w:rsidRDefault="0033768B" w:rsidP="0033768B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1178" w:type="dxa"/>
            <w:tcBorders>
              <w:bottom w:val="single" w:sz="12" w:space="0" w:color="auto"/>
            </w:tcBorders>
            <w:shd w:val="clear" w:color="auto" w:fill="FFFFFF"/>
            <w:vAlign w:val="center"/>
          </w:tcPr>
          <w:p w14:paraId="04358942" w14:textId="77777777" w:rsidR="0033768B" w:rsidRPr="00CB1D2B" w:rsidRDefault="0033768B" w:rsidP="0033768B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-0.0006</w:t>
            </w:r>
          </w:p>
        </w:tc>
        <w:tc>
          <w:tcPr>
            <w:tcW w:w="1090" w:type="dxa"/>
            <w:tcBorders>
              <w:bottom w:val="single" w:sz="12" w:space="0" w:color="auto"/>
            </w:tcBorders>
            <w:shd w:val="clear" w:color="auto" w:fill="FFFFFF"/>
            <w:vAlign w:val="center"/>
          </w:tcPr>
          <w:p w14:paraId="14DF5244" w14:textId="77777777" w:rsidR="0033768B" w:rsidRPr="00CB1D2B" w:rsidRDefault="0033768B" w:rsidP="0033768B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0214</w:t>
            </w:r>
          </w:p>
        </w:tc>
        <w:tc>
          <w:tcPr>
            <w:tcW w:w="1320" w:type="dxa"/>
            <w:tcBorders>
              <w:bottom w:val="single" w:sz="12" w:space="0" w:color="auto"/>
            </w:tcBorders>
            <w:shd w:val="clear" w:color="auto" w:fill="FFFFFF"/>
            <w:vAlign w:val="center"/>
          </w:tcPr>
          <w:p w14:paraId="5663B166" w14:textId="77777777" w:rsidR="0033768B" w:rsidRPr="00CB1D2B" w:rsidRDefault="0033768B" w:rsidP="0033768B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775</w:t>
            </w:r>
          </w:p>
        </w:tc>
      </w:tr>
    </w:tbl>
    <w:p w14:paraId="21D60E4B" w14:textId="77777777" w:rsidR="00F764BE" w:rsidRPr="00CB1D2B" w:rsidRDefault="00F764BE" w:rsidP="00CD3CF5">
      <w:pPr>
        <w:rPr>
          <w:rFonts w:ascii="Times New Roman" w:hAnsi="Times New Roman" w:cs="Times New Roman"/>
          <w:sz w:val="22"/>
          <w:szCs w:val="22"/>
        </w:rPr>
      </w:pPr>
      <w:r w:rsidRPr="00CB1D2B">
        <w:rPr>
          <w:rFonts w:ascii="Times New Roman" w:hAnsi="Times New Roman" w:cs="Times New Roman"/>
          <w:sz w:val="22"/>
          <w:szCs w:val="22"/>
        </w:rPr>
        <w:t>Q, heterogeneity statistic Q; df, degree of freedom; se, standard error</w:t>
      </w:r>
    </w:p>
    <w:p w14:paraId="2BEF0B38" w14:textId="77777777" w:rsidR="00F764BE" w:rsidRPr="00323E70" w:rsidRDefault="00F764BE" w:rsidP="00CD3CF5">
      <w:pPr>
        <w:rPr>
          <w:rFonts w:ascii="Arial" w:hAnsi="Arial" w:cs="Arial"/>
          <w:sz w:val="22"/>
          <w:szCs w:val="22"/>
        </w:rPr>
      </w:pPr>
    </w:p>
    <w:p w14:paraId="0C8E311F" w14:textId="77777777" w:rsidR="00395EE8" w:rsidRPr="00323E70" w:rsidRDefault="00395EE8">
      <w:pPr>
        <w:rPr>
          <w:rFonts w:ascii="Arial" w:hAnsi="Arial" w:cs="Arial"/>
          <w:sz w:val="22"/>
          <w:szCs w:val="22"/>
        </w:rPr>
      </w:pPr>
    </w:p>
    <w:p w14:paraId="45FF3A91" w14:textId="77777777" w:rsidR="00CD3CF5" w:rsidRPr="00323E70" w:rsidRDefault="00CD3CF5">
      <w:pPr>
        <w:rPr>
          <w:rFonts w:ascii="Arial" w:hAnsi="Arial" w:cs="Arial"/>
          <w:sz w:val="22"/>
          <w:szCs w:val="22"/>
        </w:rPr>
      </w:pPr>
    </w:p>
    <w:p w14:paraId="6B76B161" w14:textId="77777777" w:rsidR="00AF3119" w:rsidRPr="00323E70" w:rsidRDefault="00AF3119">
      <w:pPr>
        <w:rPr>
          <w:rFonts w:ascii="Arial" w:hAnsi="Arial" w:cs="Arial"/>
          <w:sz w:val="22"/>
          <w:szCs w:val="22"/>
        </w:rPr>
      </w:pPr>
    </w:p>
    <w:p w14:paraId="437FB4DF" w14:textId="77777777" w:rsidR="00AF3119" w:rsidRPr="00323E70" w:rsidRDefault="00AF3119">
      <w:pPr>
        <w:rPr>
          <w:rFonts w:ascii="Arial" w:hAnsi="Arial" w:cs="Arial"/>
          <w:sz w:val="22"/>
          <w:szCs w:val="22"/>
        </w:rPr>
      </w:pPr>
      <w:r w:rsidRPr="00323E70">
        <w:rPr>
          <w:rFonts w:ascii="Arial" w:hAnsi="Arial" w:cs="Arial"/>
          <w:sz w:val="22"/>
          <w:szCs w:val="22"/>
        </w:rPr>
        <w:br w:type="page"/>
      </w:r>
    </w:p>
    <w:p w14:paraId="154AB8BD" w14:textId="2D88D8DC" w:rsidR="00AF3119" w:rsidRPr="00CB1D2B" w:rsidRDefault="00545072">
      <w:pPr>
        <w:rPr>
          <w:rFonts w:ascii="Times New Roman" w:hAnsi="Times New Roman" w:cs="Times New Roman"/>
        </w:rPr>
      </w:pPr>
      <w:r w:rsidRPr="00CB1D2B">
        <w:rPr>
          <w:rFonts w:ascii="Times New Roman" w:hAnsi="Times New Roman" w:cs="Times New Roman"/>
        </w:rPr>
        <w:lastRenderedPageBreak/>
        <w:t xml:space="preserve">Table </w:t>
      </w:r>
      <w:r w:rsidR="003B23F6" w:rsidRPr="00CB1D2B">
        <w:rPr>
          <w:rFonts w:ascii="Times New Roman" w:hAnsi="Times New Roman" w:cs="Times New Roman"/>
        </w:rPr>
        <w:t>S</w:t>
      </w:r>
      <w:r w:rsidRPr="00CB1D2B">
        <w:rPr>
          <w:rFonts w:ascii="Times New Roman" w:hAnsi="Times New Roman" w:cs="Times New Roman"/>
        </w:rPr>
        <w:t>4</w:t>
      </w:r>
      <w:r w:rsidR="00AF3119" w:rsidRPr="00CB1D2B">
        <w:rPr>
          <w:rFonts w:ascii="Times New Roman" w:hAnsi="Times New Roman" w:cs="Times New Roman"/>
        </w:rPr>
        <w:tab/>
        <w:t>Leave-one-out analyses</w:t>
      </w:r>
    </w:p>
    <w:tbl>
      <w:tblPr>
        <w:tblW w:w="5670" w:type="dxa"/>
        <w:jc w:val="center"/>
        <w:tblLayout w:type="fixed"/>
        <w:tblLook w:val="0420" w:firstRow="1" w:lastRow="0" w:firstColumn="0" w:lastColumn="0" w:noHBand="0" w:noVBand="1"/>
      </w:tblPr>
      <w:tblGrid>
        <w:gridCol w:w="1695"/>
        <w:gridCol w:w="961"/>
        <w:gridCol w:w="1030"/>
        <w:gridCol w:w="850"/>
        <w:gridCol w:w="1134"/>
      </w:tblGrid>
      <w:tr w:rsidR="00AF3119" w:rsidRPr="00CB1D2B" w14:paraId="689C30E1" w14:textId="77777777" w:rsidTr="00AF3119">
        <w:trPr>
          <w:cantSplit/>
          <w:tblHeader/>
          <w:jc w:val="center"/>
        </w:trPr>
        <w:tc>
          <w:tcPr>
            <w:tcW w:w="169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9DE973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SNP</w:t>
            </w:r>
          </w:p>
        </w:tc>
        <w:tc>
          <w:tcPr>
            <w:tcW w:w="96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11C2DC" w14:textId="77777777" w:rsidR="00AF3119" w:rsidRPr="00CB1D2B" w:rsidRDefault="00AF3119" w:rsidP="00AF3119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OR</w:t>
            </w:r>
          </w:p>
        </w:tc>
        <w:tc>
          <w:tcPr>
            <w:tcW w:w="1880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6D42EC" w14:textId="77777777" w:rsidR="00AF3119" w:rsidRPr="00CB1D2B" w:rsidRDefault="00AF3119" w:rsidP="00AF3119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95% CI</w:t>
            </w:r>
          </w:p>
        </w:tc>
        <w:tc>
          <w:tcPr>
            <w:tcW w:w="113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AD18C7" w14:textId="3E14F7A9" w:rsidR="00AF3119" w:rsidRPr="00CB1D2B" w:rsidRDefault="00AF3119" w:rsidP="000F43C1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hAnsi="Times New Roman" w:cs="Times New Roman"/>
                <w:i/>
              </w:rPr>
              <w:t>P</w:t>
            </w:r>
            <w:r w:rsidR="000F43C1" w:rsidRPr="00CB1D2B">
              <w:rPr>
                <w:rFonts w:ascii="Times New Roman" w:hAnsi="Times New Roman" w:cs="Times New Roman"/>
              </w:rPr>
              <w:t xml:space="preserve"> </w:t>
            </w:r>
            <w:r w:rsidRPr="00CB1D2B">
              <w:rPr>
                <w:rFonts w:ascii="Times New Roman" w:hAnsi="Times New Roman" w:cs="Times New Roman"/>
              </w:rPr>
              <w:t>value</w:t>
            </w:r>
          </w:p>
        </w:tc>
      </w:tr>
      <w:tr w:rsidR="00AF3119" w:rsidRPr="00CB1D2B" w14:paraId="29C76F5C" w14:textId="77777777" w:rsidTr="00AF3119">
        <w:trPr>
          <w:cantSplit/>
          <w:jc w:val="center"/>
        </w:trPr>
        <w:tc>
          <w:tcPr>
            <w:tcW w:w="5670" w:type="dxa"/>
            <w:gridSpan w:val="5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0C167C" w14:textId="77777777" w:rsidR="00AF3119" w:rsidRPr="00CB1D2B" w:rsidRDefault="00AF3119" w:rsidP="00AF3119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hAnsi="Times New Roman" w:cs="Times New Roman"/>
              </w:rPr>
              <w:t>Broad depression</w:t>
            </w:r>
          </w:p>
        </w:tc>
      </w:tr>
      <w:tr w:rsidR="00AF3119" w:rsidRPr="00CB1D2B" w14:paraId="1C60DF83" w14:textId="77777777" w:rsidTr="00545072">
        <w:trPr>
          <w:cantSplit/>
          <w:jc w:val="center"/>
        </w:trPr>
        <w:tc>
          <w:tcPr>
            <w:tcW w:w="1695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07EDDE" w14:textId="77777777" w:rsidR="00AF3119" w:rsidRPr="00CB1D2B" w:rsidRDefault="00AF3119" w:rsidP="00AF3119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0199605</w:t>
            </w:r>
          </w:p>
        </w:tc>
        <w:tc>
          <w:tcPr>
            <w:tcW w:w="96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3D487F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9</w:t>
            </w:r>
          </w:p>
        </w:tc>
        <w:tc>
          <w:tcPr>
            <w:tcW w:w="1030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130ABA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76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8F4C33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43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6B1711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6009</w:t>
            </w:r>
          </w:p>
        </w:tc>
      </w:tr>
      <w:tr w:rsidR="00AF3119" w:rsidRPr="00CB1D2B" w14:paraId="323D9034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6B73A4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021423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402641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4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0876F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79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C986A0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49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3E833E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4465</w:t>
            </w:r>
          </w:p>
        </w:tc>
      </w:tr>
      <w:tr w:rsidR="00AF3119" w:rsidRPr="00CB1D2B" w14:paraId="4402DB90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D1FAF2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057258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9510DF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5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B517B2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82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5AFBF3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50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8095E2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3761</w:t>
            </w:r>
          </w:p>
        </w:tc>
      </w:tr>
      <w:tr w:rsidR="00AF3119" w:rsidRPr="00CB1D2B" w14:paraId="23B296F3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AE02B2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0791824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AA4944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9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C9B767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74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8DD471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46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1BCDC9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6147</w:t>
            </w:r>
          </w:p>
        </w:tc>
      </w:tr>
      <w:tr w:rsidR="00AF3119" w:rsidRPr="00CB1D2B" w14:paraId="29FAF900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55B6BB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12111458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4FDE3B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0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0D3D0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77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EBD75E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44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B1FB1A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5561</w:t>
            </w:r>
          </w:p>
        </w:tc>
      </w:tr>
      <w:tr w:rsidR="00AF3119" w:rsidRPr="00CB1D2B" w14:paraId="5F73F376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2F45B3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165798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91AF8E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4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08B805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80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888510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50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658A34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4190</w:t>
            </w:r>
          </w:p>
        </w:tc>
      </w:tr>
      <w:tr w:rsidR="00AF3119" w:rsidRPr="00CB1D2B" w14:paraId="60BD1D1F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4FD865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218891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2D956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3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CA3E74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77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CAC96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50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9D1F0E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4888</w:t>
            </w:r>
          </w:p>
        </w:tc>
      </w:tr>
      <w:tr w:rsidR="00AF3119" w:rsidRPr="00CB1D2B" w14:paraId="094CAF8D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132194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2951971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FC0A2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4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1E3669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79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1A357B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50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8299A3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4362</w:t>
            </w:r>
          </w:p>
        </w:tc>
      </w:tr>
      <w:tr w:rsidR="00AF3119" w:rsidRPr="00CB1D2B" w14:paraId="48CFBD84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F76393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041733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B3F6CF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0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105F6D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77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29DF19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45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60775C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5491</w:t>
            </w:r>
          </w:p>
        </w:tc>
      </w:tr>
      <w:tr w:rsidR="00AF3119" w:rsidRPr="00CB1D2B" w14:paraId="6F19294A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A65A86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143950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EBC442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4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D5024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79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C6142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49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FFB6EA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4456</w:t>
            </w:r>
          </w:p>
        </w:tc>
      </w:tr>
      <w:tr w:rsidR="00AF3119" w:rsidRPr="00CB1D2B" w14:paraId="15EC0FB0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51E682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212434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04CEF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4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857782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79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46878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51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EC9FC98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4345</w:t>
            </w:r>
          </w:p>
        </w:tc>
      </w:tr>
      <w:tr w:rsidR="00AF3119" w:rsidRPr="00CB1D2B" w14:paraId="19846251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229CD2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227483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E6DB82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2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800569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7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5C584B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48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B43C91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4870</w:t>
            </w:r>
          </w:p>
        </w:tc>
      </w:tr>
      <w:tr w:rsidR="00AF3119" w:rsidRPr="00CB1D2B" w14:paraId="16B1B8D9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BC7686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592555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1BB5E5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5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1DC30B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80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D06753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51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1884F7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4123</w:t>
            </w:r>
          </w:p>
        </w:tc>
      </w:tr>
      <w:tr w:rsidR="00AF3119" w:rsidRPr="00CB1D2B" w14:paraId="4A1E4050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0D0A64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91830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54629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4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57008B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79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BC854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51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51B1C9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4292</w:t>
            </w:r>
          </w:p>
        </w:tc>
      </w:tr>
      <w:tr w:rsidR="00AF3119" w:rsidRPr="00CB1D2B" w14:paraId="6563E314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96242B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944542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F636B2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2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9D49E4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7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289A27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48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AE9A58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4872</w:t>
            </w:r>
          </w:p>
        </w:tc>
      </w:tr>
      <w:tr w:rsidR="00AF3119" w:rsidRPr="00CB1D2B" w14:paraId="6CFCFC5C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0B708C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4643526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E9957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187BBA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77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4F8BE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45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B7D898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5380</w:t>
            </w:r>
          </w:p>
        </w:tc>
      </w:tr>
      <w:tr w:rsidR="00AF3119" w:rsidRPr="00CB1D2B" w14:paraId="504706EC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6A37A7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4713555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E5E09A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9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E6531B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85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0F0083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54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9362EE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2681</w:t>
            </w:r>
          </w:p>
        </w:tc>
      </w:tr>
      <w:tr w:rsidR="00AF3119" w:rsidRPr="00CB1D2B" w14:paraId="641A5D93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E169FE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4809219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AC2272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0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B23BD8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76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AE8B6F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46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28037B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5582</w:t>
            </w:r>
          </w:p>
        </w:tc>
      </w:tr>
      <w:tr w:rsidR="00AF3119" w:rsidRPr="00CB1D2B" w14:paraId="4885B851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84ACB6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61813875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E2B9EE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2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03A3F3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74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B55581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52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9E007F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5320</w:t>
            </w:r>
          </w:p>
        </w:tc>
      </w:tr>
      <w:tr w:rsidR="00AF3119" w:rsidRPr="00CB1D2B" w14:paraId="4C729B3D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FCCD66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6419573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609C6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5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5D90F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80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8EE9E8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51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B0607F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4067</w:t>
            </w:r>
          </w:p>
        </w:tc>
      </w:tr>
      <w:tr w:rsidR="00AF3119" w:rsidRPr="00CB1D2B" w14:paraId="3CE653A4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BA485A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647322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7692B0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6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E65CA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82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7D501A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52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76E2C5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3607</w:t>
            </w:r>
          </w:p>
        </w:tc>
      </w:tr>
      <w:tr w:rsidR="00AF3119" w:rsidRPr="00CB1D2B" w14:paraId="067365C3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239DA2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6827756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632EA3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6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00F484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82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B12281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52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856B54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3533</w:t>
            </w:r>
          </w:p>
        </w:tc>
      </w:tr>
      <w:tr w:rsidR="00AF3119" w:rsidRPr="00CB1D2B" w14:paraId="7D132650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13A111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712730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16B7A1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7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8F8D02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83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214053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52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AD6547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3235</w:t>
            </w:r>
          </w:p>
        </w:tc>
      </w:tr>
      <w:tr w:rsidR="00AF3119" w:rsidRPr="00CB1D2B" w14:paraId="7361BC4A" w14:textId="77777777" w:rsidTr="00545072">
        <w:trPr>
          <w:cantSplit/>
          <w:jc w:val="center"/>
        </w:trPr>
        <w:tc>
          <w:tcPr>
            <w:tcW w:w="1695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B1BCE0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7146581</w:t>
            </w:r>
          </w:p>
        </w:tc>
        <w:tc>
          <w:tcPr>
            <w:tcW w:w="96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A7DA48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9</w:t>
            </w:r>
          </w:p>
        </w:tc>
        <w:tc>
          <w:tcPr>
            <w:tcW w:w="1030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6DCE20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1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8996E3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48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6E6692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853</w:t>
            </w:r>
          </w:p>
        </w:tc>
      </w:tr>
      <w:tr w:rsidR="00AF3119" w:rsidRPr="00CB1D2B" w14:paraId="0592E50E" w14:textId="77777777" w:rsidTr="00545072">
        <w:trPr>
          <w:cantSplit/>
          <w:jc w:val="center"/>
        </w:trPr>
        <w:tc>
          <w:tcPr>
            <w:tcW w:w="5670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814724" w14:textId="77777777" w:rsidR="00AF3119" w:rsidRPr="00CB1D2B" w:rsidRDefault="00AF3119" w:rsidP="00AF3119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Probable MDD</w:t>
            </w:r>
          </w:p>
        </w:tc>
      </w:tr>
      <w:tr w:rsidR="00AF3119" w:rsidRPr="00CB1D2B" w14:paraId="11BFF468" w14:textId="77777777" w:rsidTr="00545072">
        <w:trPr>
          <w:cantSplit/>
          <w:jc w:val="center"/>
        </w:trPr>
        <w:tc>
          <w:tcPr>
            <w:tcW w:w="1695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6A0DAB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0199605</w:t>
            </w:r>
          </w:p>
        </w:tc>
        <w:tc>
          <w:tcPr>
            <w:tcW w:w="96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9B532E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D2E181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5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21EAE1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7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3C8B7C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8592</w:t>
            </w:r>
          </w:p>
        </w:tc>
      </w:tr>
      <w:tr w:rsidR="00AF3119" w:rsidRPr="00CB1D2B" w14:paraId="27DBC098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1003E4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021423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71E797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2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CE7AA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5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450B21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8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C8A12B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6160</w:t>
            </w:r>
          </w:p>
        </w:tc>
      </w:tr>
      <w:tr w:rsidR="00AF3119" w:rsidRPr="00CB1D2B" w14:paraId="54F4AB8D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78561F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057258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8CA102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2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09709D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6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321B4A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9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4DC112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5490</w:t>
            </w:r>
          </w:p>
        </w:tc>
      </w:tr>
      <w:tr w:rsidR="00AF3119" w:rsidRPr="00CB1D2B" w14:paraId="6C5B9116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661C29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0791824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5325D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E06860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4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1103AB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8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C673F7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7758</w:t>
            </w:r>
          </w:p>
        </w:tc>
      </w:tr>
      <w:tr w:rsidR="00AF3119" w:rsidRPr="00CB1D2B" w14:paraId="1A854116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D9E857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12111458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B3021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2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63CD7A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6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CE7FBD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9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0734E6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5256</w:t>
            </w:r>
          </w:p>
        </w:tc>
      </w:tr>
      <w:tr w:rsidR="00AF3119" w:rsidRPr="00CB1D2B" w14:paraId="3BC7DF80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1EA131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165798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1A911F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2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3E0E35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5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B3C6B9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8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DB6BEA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6236</w:t>
            </w:r>
          </w:p>
        </w:tc>
      </w:tr>
      <w:tr w:rsidR="00AF3119" w:rsidRPr="00CB1D2B" w14:paraId="19189B7C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D61620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2951971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1BC7A8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2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C73F9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6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DF493D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9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098AA4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5157</w:t>
            </w:r>
          </w:p>
        </w:tc>
      </w:tr>
      <w:tr w:rsidR="00AF3119" w:rsidRPr="00CB1D2B" w14:paraId="4263D290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1198B8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041733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1CBF49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E3115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5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1CE47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7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756300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7742</w:t>
            </w:r>
          </w:p>
        </w:tc>
      </w:tr>
      <w:tr w:rsidR="00AF3119" w:rsidRPr="00CB1D2B" w14:paraId="23D160CC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91B6CE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143950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1EC42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2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587C77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6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ABA8B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9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7432E6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4534</w:t>
            </w:r>
          </w:p>
        </w:tc>
      </w:tr>
      <w:tr w:rsidR="00AF3119" w:rsidRPr="00CB1D2B" w14:paraId="493CAE47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7B3146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212434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1E28FD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4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175498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15072A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0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C095B8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2084</w:t>
            </w:r>
          </w:p>
        </w:tc>
      </w:tr>
      <w:tr w:rsidR="00AF3119" w:rsidRPr="00CB1D2B" w14:paraId="4AD51756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F6AC24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227483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36AC7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82D402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5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0BF97E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8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6F030E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6788</w:t>
            </w:r>
          </w:p>
        </w:tc>
      </w:tr>
      <w:tr w:rsidR="00AF3119" w:rsidRPr="00CB1D2B" w14:paraId="3DBA1242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ED23C5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lastRenderedPageBreak/>
              <w:t>rs291830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821B21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577D75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5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74BB63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7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457C31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7679</w:t>
            </w:r>
          </w:p>
        </w:tc>
      </w:tr>
      <w:tr w:rsidR="00AF3119" w:rsidRPr="00CB1D2B" w14:paraId="5B5DB3D4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5B3922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944542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AB87F3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2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8B2A68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5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E682F0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9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3A2302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5580</w:t>
            </w:r>
          </w:p>
        </w:tc>
      </w:tr>
      <w:tr w:rsidR="00AF3119" w:rsidRPr="00CB1D2B" w14:paraId="38326560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C8BD62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4643526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162BA0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2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94567E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6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C6F08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9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06FD5B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5030</w:t>
            </w:r>
          </w:p>
        </w:tc>
      </w:tr>
      <w:tr w:rsidR="00AF3119" w:rsidRPr="00CB1D2B" w14:paraId="2B4605A2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67DB23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4713555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4E773A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2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40B7A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5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D3344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8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8945C3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5969</w:t>
            </w:r>
          </w:p>
        </w:tc>
      </w:tr>
      <w:tr w:rsidR="00AF3119" w:rsidRPr="00CB1D2B" w14:paraId="488EE64D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52EFBE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4809219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C42855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2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4C3CB0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5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C116C8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8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93F79B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6322</w:t>
            </w:r>
          </w:p>
        </w:tc>
      </w:tr>
      <w:tr w:rsidR="00AF3119" w:rsidRPr="00CB1D2B" w14:paraId="40DE12AF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25EE84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61813875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3C0FED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2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3BC5FF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5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27ABBD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10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F46546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5456</w:t>
            </w:r>
          </w:p>
        </w:tc>
      </w:tr>
      <w:tr w:rsidR="00AF3119" w:rsidRPr="00CB1D2B" w14:paraId="04573C75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7F9EC4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647322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FA7ADB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2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47D921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5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61C252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9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689CE0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5702</w:t>
            </w:r>
          </w:p>
        </w:tc>
      </w:tr>
      <w:tr w:rsidR="00AF3119" w:rsidRPr="00CB1D2B" w14:paraId="320D0962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B70A61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6827756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15F5B9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805C74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5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6781FE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8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F2BB6D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6543</w:t>
            </w:r>
          </w:p>
        </w:tc>
      </w:tr>
      <w:tr w:rsidR="00AF3119" w:rsidRPr="00CB1D2B" w14:paraId="2E3F15C8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2DC4B3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712730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DFE789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2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C24ACF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6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BCD174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9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BBF1FB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5109</w:t>
            </w:r>
          </w:p>
        </w:tc>
      </w:tr>
      <w:tr w:rsidR="00AF3119" w:rsidRPr="00CB1D2B" w14:paraId="34933184" w14:textId="77777777" w:rsidTr="00545072">
        <w:trPr>
          <w:cantSplit/>
          <w:jc w:val="center"/>
        </w:trPr>
        <w:tc>
          <w:tcPr>
            <w:tcW w:w="1695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336D34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7146581</w:t>
            </w:r>
          </w:p>
        </w:tc>
        <w:tc>
          <w:tcPr>
            <w:tcW w:w="96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F12BA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3</w:t>
            </w:r>
          </w:p>
        </w:tc>
        <w:tc>
          <w:tcPr>
            <w:tcW w:w="1030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253FC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7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0C640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9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670763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4097</w:t>
            </w:r>
          </w:p>
        </w:tc>
      </w:tr>
      <w:tr w:rsidR="00AF3119" w:rsidRPr="00CB1D2B" w14:paraId="4B6E842C" w14:textId="77777777" w:rsidTr="00545072">
        <w:trPr>
          <w:cantSplit/>
          <w:jc w:val="center"/>
        </w:trPr>
        <w:tc>
          <w:tcPr>
            <w:tcW w:w="5670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DF528C" w14:textId="77777777" w:rsidR="00AF3119" w:rsidRPr="00CB1D2B" w:rsidRDefault="00AF3119" w:rsidP="00AF3119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hAnsi="Times New Roman" w:cs="Times New Roman"/>
              </w:rPr>
              <w:t>ICD</w:t>
            </w:r>
            <w:r w:rsidR="00545072" w:rsidRPr="00CB1D2B">
              <w:rPr>
                <w:rFonts w:ascii="Times New Roman" w:hAnsi="Times New Roman" w:cs="Times New Roman"/>
              </w:rPr>
              <w:t>-</w:t>
            </w:r>
            <w:r w:rsidRPr="00CB1D2B">
              <w:rPr>
                <w:rFonts w:ascii="Times New Roman" w:hAnsi="Times New Roman" w:cs="Times New Roman"/>
              </w:rPr>
              <w:t>9/10-based MDD</w:t>
            </w:r>
          </w:p>
        </w:tc>
      </w:tr>
      <w:tr w:rsidR="00AF3119" w:rsidRPr="00CB1D2B" w14:paraId="4EDF410C" w14:textId="77777777" w:rsidTr="00545072">
        <w:trPr>
          <w:cantSplit/>
          <w:jc w:val="center"/>
        </w:trPr>
        <w:tc>
          <w:tcPr>
            <w:tcW w:w="1695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D1787A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0199605</w:t>
            </w:r>
          </w:p>
        </w:tc>
        <w:tc>
          <w:tcPr>
            <w:tcW w:w="96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07E120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544551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8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F41337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4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91CFD7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6079</w:t>
            </w:r>
          </w:p>
        </w:tc>
      </w:tr>
      <w:tr w:rsidR="00AF3119" w:rsidRPr="00CB1D2B" w14:paraId="71285BD8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CF504F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021423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48D691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5C59C8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ED3715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4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66E9E8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5104</w:t>
            </w:r>
          </w:p>
        </w:tc>
      </w:tr>
      <w:tr w:rsidR="00AF3119" w:rsidRPr="00CB1D2B" w14:paraId="7A2F7363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586355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057258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E78314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9C6FE0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7CEDDF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4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BE437B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4011</w:t>
            </w:r>
          </w:p>
        </w:tc>
      </w:tr>
      <w:tr w:rsidR="00AF3119" w:rsidRPr="00CB1D2B" w14:paraId="4C9738E0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6A9587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0791824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F7198F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9C61A9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5B5AA5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4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B16C5E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5133</w:t>
            </w:r>
          </w:p>
        </w:tc>
      </w:tr>
      <w:tr w:rsidR="00AF3119" w:rsidRPr="00CB1D2B" w14:paraId="22B5FE85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6DC456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12111458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1204B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4BA26B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A2B6B8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4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486E23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4723</w:t>
            </w:r>
          </w:p>
        </w:tc>
      </w:tr>
      <w:tr w:rsidR="00AF3119" w:rsidRPr="00CB1D2B" w14:paraId="2C6806D7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F20AEF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165798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9A4BC3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5968F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1D49D1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4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A5883B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5208</w:t>
            </w:r>
          </w:p>
        </w:tc>
      </w:tr>
      <w:tr w:rsidR="00AF3119" w:rsidRPr="00CB1D2B" w14:paraId="39F699F5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DB43EB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2951971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C951BB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515815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AD2613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4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9A77E6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4789</w:t>
            </w:r>
          </w:p>
        </w:tc>
      </w:tr>
      <w:tr w:rsidR="00AF3119" w:rsidRPr="00CB1D2B" w14:paraId="191DAA11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7D18F5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041733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333763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E0964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F1D5F2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4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A96893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6618</w:t>
            </w:r>
          </w:p>
        </w:tc>
      </w:tr>
      <w:tr w:rsidR="00AF3119" w:rsidRPr="00CB1D2B" w14:paraId="58553113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121FC6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143950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59C15A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5B6C0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4CAD5F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4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A40B60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5314</w:t>
            </w:r>
          </w:p>
        </w:tc>
      </w:tr>
      <w:tr w:rsidR="00AF3119" w:rsidRPr="00CB1D2B" w14:paraId="213AF730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487F84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212434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50CE1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2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FEE162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9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1939B4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5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C784B6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107</w:t>
            </w:r>
          </w:p>
        </w:tc>
      </w:tr>
      <w:tr w:rsidR="00AF3119" w:rsidRPr="00CB1D2B" w14:paraId="6944200F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29A156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227483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1F4339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62B99A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76FEE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4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1D68A4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4921</w:t>
            </w:r>
          </w:p>
        </w:tc>
      </w:tr>
      <w:tr w:rsidR="00AF3119" w:rsidRPr="00CB1D2B" w14:paraId="5D6043AC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8EE066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91830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439A0D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7994E8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5233E5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4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9D80BA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5509</w:t>
            </w:r>
          </w:p>
        </w:tc>
      </w:tr>
      <w:tr w:rsidR="00AF3119" w:rsidRPr="00CB1D2B" w14:paraId="5685C8A9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111119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944542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C9D057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4A4E6E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AFADF9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4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B20564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4658</w:t>
            </w:r>
          </w:p>
        </w:tc>
      </w:tr>
      <w:tr w:rsidR="00AF3119" w:rsidRPr="00CB1D2B" w14:paraId="3D45DE20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6FD47B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4643526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3771C4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142215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9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6C23BF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4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A41EFF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3099</w:t>
            </w:r>
          </w:p>
        </w:tc>
      </w:tr>
      <w:tr w:rsidR="00AF3119" w:rsidRPr="00CB1D2B" w14:paraId="03F547F7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674206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4713555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5CB632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C68A15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AC3360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4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3BCB5C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4787</w:t>
            </w:r>
          </w:p>
        </w:tc>
      </w:tr>
      <w:tr w:rsidR="00AF3119" w:rsidRPr="00CB1D2B" w14:paraId="24943AFB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D68367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4809219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7BFAD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5387E3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90F19F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4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9238A8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6968</w:t>
            </w:r>
          </w:p>
        </w:tc>
      </w:tr>
      <w:tr w:rsidR="00AF3119" w:rsidRPr="00CB1D2B" w14:paraId="7D6CF21C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A780A1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61813875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FE8B5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343CD4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0E8201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5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9E5D45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4462</w:t>
            </w:r>
          </w:p>
        </w:tc>
      </w:tr>
      <w:tr w:rsidR="00AF3119" w:rsidRPr="00CB1D2B" w14:paraId="156F424E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911867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647322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62078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C887C8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0E02A8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4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88E2BC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5733</w:t>
            </w:r>
          </w:p>
        </w:tc>
      </w:tr>
      <w:tr w:rsidR="00AF3119" w:rsidRPr="00CB1D2B" w14:paraId="60EEE219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4F7569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6827756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583D7F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3C10C0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5B408A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4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C796C0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4765</w:t>
            </w:r>
          </w:p>
        </w:tc>
      </w:tr>
      <w:tr w:rsidR="00AF3119" w:rsidRPr="00CB1D2B" w14:paraId="3B759AD4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64B936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712730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222089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471264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997274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4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C883D0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5893</w:t>
            </w:r>
          </w:p>
        </w:tc>
      </w:tr>
      <w:tr w:rsidR="00AF3119" w:rsidRPr="00CB1D2B" w14:paraId="49A4B35B" w14:textId="77777777" w:rsidTr="00545072">
        <w:trPr>
          <w:cantSplit/>
          <w:jc w:val="center"/>
        </w:trPr>
        <w:tc>
          <w:tcPr>
            <w:tcW w:w="1695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C18FCF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7146581</w:t>
            </w:r>
          </w:p>
        </w:tc>
        <w:tc>
          <w:tcPr>
            <w:tcW w:w="96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B6B50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1</w:t>
            </w:r>
          </w:p>
        </w:tc>
        <w:tc>
          <w:tcPr>
            <w:tcW w:w="1030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4C2D5A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9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74C50A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4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B7FE54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3419</w:t>
            </w:r>
          </w:p>
        </w:tc>
      </w:tr>
      <w:tr w:rsidR="00AF3119" w:rsidRPr="00CB1D2B" w14:paraId="5CAD5DB2" w14:textId="77777777" w:rsidTr="00545072">
        <w:trPr>
          <w:cantSplit/>
          <w:jc w:val="center"/>
        </w:trPr>
        <w:tc>
          <w:tcPr>
            <w:tcW w:w="5670" w:type="dxa"/>
            <w:gridSpan w:val="5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8197E7" w14:textId="77777777" w:rsidR="00AF3119" w:rsidRPr="00CB1D2B" w:rsidRDefault="00AF3119" w:rsidP="00AF3119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hAnsi="Times New Roman" w:cs="Times New Roman"/>
              </w:rPr>
              <w:t>Anxiety</w:t>
            </w:r>
          </w:p>
        </w:tc>
      </w:tr>
      <w:tr w:rsidR="00AF3119" w:rsidRPr="00CB1D2B" w14:paraId="0154BA12" w14:textId="77777777" w:rsidTr="00545072">
        <w:trPr>
          <w:cantSplit/>
          <w:jc w:val="center"/>
        </w:trPr>
        <w:tc>
          <w:tcPr>
            <w:tcW w:w="1695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F05B45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0199605</w:t>
            </w:r>
          </w:p>
        </w:tc>
        <w:tc>
          <w:tcPr>
            <w:tcW w:w="96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EA253A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76</w:t>
            </w:r>
          </w:p>
        </w:tc>
        <w:tc>
          <w:tcPr>
            <w:tcW w:w="1030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A326FF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37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1BD808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237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3B8B1D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2988</w:t>
            </w:r>
          </w:p>
        </w:tc>
      </w:tr>
      <w:tr w:rsidR="00AF3119" w:rsidRPr="00CB1D2B" w14:paraId="43C0F399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72F28C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021423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CFAC92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113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1C1580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70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719107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277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D57A48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285</w:t>
            </w:r>
          </w:p>
        </w:tc>
      </w:tr>
      <w:tr w:rsidR="00AF3119" w:rsidRPr="00CB1D2B" w14:paraId="306D3935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4E0D72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057258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66B897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93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C43B18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54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1BD112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253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309913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997</w:t>
            </w:r>
          </w:p>
        </w:tc>
      </w:tr>
      <w:tr w:rsidR="00AF3119" w:rsidRPr="00CB1D2B" w14:paraId="18C5CBD7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386EC8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0791824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FEE844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109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214AFA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5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461D3B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284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DC340E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648</w:t>
            </w:r>
          </w:p>
        </w:tc>
      </w:tr>
      <w:tr w:rsidR="00AF3119" w:rsidRPr="00CB1D2B" w14:paraId="3633CEBC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29A6E8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12111458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F50E24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90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2C384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51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787E72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251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97B626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2163</w:t>
            </w:r>
          </w:p>
        </w:tc>
      </w:tr>
      <w:tr w:rsidR="00AF3119" w:rsidRPr="00CB1D2B" w14:paraId="23F25C09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8ED0BE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lastRenderedPageBreak/>
              <w:t>rs1165798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EB100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93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D35C20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53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820135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253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750FF8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2024</w:t>
            </w:r>
          </w:p>
        </w:tc>
      </w:tr>
      <w:tr w:rsidR="00AF3119" w:rsidRPr="00CB1D2B" w14:paraId="73A8B137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C19A6D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218891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4E1EED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11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054BB1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62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35A283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283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A853EF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524</w:t>
            </w:r>
          </w:p>
        </w:tc>
      </w:tr>
      <w:tr w:rsidR="00AF3119" w:rsidRPr="00CB1D2B" w14:paraId="62F5EEA2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A3906E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12951971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E892C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79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535BFF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39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FD039B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241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80241B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2841</w:t>
            </w:r>
          </w:p>
        </w:tc>
      </w:tr>
      <w:tr w:rsidR="00AF3119" w:rsidRPr="00CB1D2B" w14:paraId="7F02F2BF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D099FE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041733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B05048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102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04BE0A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59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FB3DFB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266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859070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695</w:t>
            </w:r>
          </w:p>
        </w:tc>
      </w:tr>
      <w:tr w:rsidR="00AF3119" w:rsidRPr="00CB1D2B" w14:paraId="042C7F44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279654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143950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BEE19F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99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E240B7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5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D98FE9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261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72B8E9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797</w:t>
            </w:r>
          </w:p>
        </w:tc>
      </w:tr>
      <w:tr w:rsidR="00AF3119" w:rsidRPr="00CB1D2B" w14:paraId="6E22541D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1B0528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212434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A1A4E0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91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3EFAF2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44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2DDA0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261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11F64B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2366</w:t>
            </w:r>
          </w:p>
        </w:tc>
      </w:tr>
      <w:tr w:rsidR="00AF3119" w:rsidRPr="00CB1D2B" w14:paraId="26E495F4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01D791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592555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B7B967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99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509B8E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56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6C693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262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0DE3AF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838</w:t>
            </w:r>
          </w:p>
        </w:tc>
      </w:tr>
      <w:tr w:rsidR="00AF3119" w:rsidRPr="00CB1D2B" w14:paraId="14284463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598244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91830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E72F43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69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E0CFEE6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29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9B8410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229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2630BB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3507</w:t>
            </w:r>
          </w:p>
        </w:tc>
      </w:tr>
      <w:tr w:rsidR="00AF3119" w:rsidRPr="00CB1D2B" w14:paraId="0A1F9B1C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D44442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2944542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4B7DF4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84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2BDBA5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45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963942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243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1F7D88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2507</w:t>
            </w:r>
          </w:p>
        </w:tc>
      </w:tr>
      <w:tr w:rsidR="00AF3119" w:rsidRPr="00CB1D2B" w14:paraId="428116C0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8E2655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4643526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618EAD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105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AB702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63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FAFBFD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269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A1CEA4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547</w:t>
            </w:r>
          </w:p>
        </w:tc>
      </w:tr>
      <w:tr w:rsidR="00AF3119" w:rsidRPr="00CB1D2B" w14:paraId="00F2B48B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52A2A3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4713555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3626D4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119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7C3DCD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75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5BB072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283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8CF07C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100</w:t>
            </w:r>
          </w:p>
        </w:tc>
      </w:tr>
      <w:tr w:rsidR="00AF3119" w:rsidRPr="00CB1D2B" w14:paraId="42E12847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04F6C2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4809219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7B6E82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96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4B442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52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8328C0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260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BEFC48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2010</w:t>
            </w:r>
          </w:p>
        </w:tc>
      </w:tr>
      <w:tr w:rsidR="00AF3119" w:rsidRPr="00CB1D2B" w14:paraId="48F1983D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D308A1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6419573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FEE45B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110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8B1EB2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64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256FE1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277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41BCB7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456</w:t>
            </w:r>
          </w:p>
        </w:tc>
      </w:tr>
      <w:tr w:rsidR="00AF3119" w:rsidRPr="00CB1D2B" w14:paraId="6A53FE32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6A3B3E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647322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6FA69F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109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57E738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66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4E37CC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272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BF48AD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426</w:t>
            </w:r>
          </w:p>
        </w:tc>
      </w:tr>
      <w:tr w:rsidR="00AF3119" w:rsidRPr="00CB1D2B" w14:paraId="7572214B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4BACD7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6827756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32846D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85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0F3F03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45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F121D8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246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AC2772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2476</w:t>
            </w:r>
          </w:p>
        </w:tc>
      </w:tr>
      <w:tr w:rsidR="00AF3119" w:rsidRPr="00CB1D2B" w14:paraId="7AAFF71C" w14:textId="77777777" w:rsidTr="00AF3119">
        <w:trPr>
          <w:cantSplit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743521" w14:textId="77777777" w:rsidR="00AF3119" w:rsidRPr="00CB1D2B" w:rsidRDefault="00AF3119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712730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2708A2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107</w:t>
            </w:r>
          </w:p>
        </w:tc>
        <w:tc>
          <w:tcPr>
            <w:tcW w:w="103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82F9EE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65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BAF973" w14:textId="77777777" w:rsidR="00AF3119" w:rsidRPr="00CB1D2B" w:rsidRDefault="00AF3119" w:rsidP="00B242A2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270</w:t>
            </w:r>
          </w:p>
        </w:tc>
        <w:tc>
          <w:tcPr>
            <w:tcW w:w="11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009063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473</w:t>
            </w:r>
          </w:p>
        </w:tc>
      </w:tr>
      <w:tr w:rsidR="00AF3119" w:rsidRPr="00CB1D2B" w14:paraId="002D787C" w14:textId="77777777" w:rsidTr="00AF3119">
        <w:trPr>
          <w:cantSplit/>
          <w:jc w:val="center"/>
        </w:trPr>
        <w:tc>
          <w:tcPr>
            <w:tcW w:w="1695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A7E282" w14:textId="77777777" w:rsidR="00AF3119" w:rsidRPr="00CB1D2B" w:rsidRDefault="00AF3119" w:rsidP="00AF3119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s7146581</w:t>
            </w:r>
          </w:p>
        </w:tc>
        <w:tc>
          <w:tcPr>
            <w:tcW w:w="961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A98074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105</w:t>
            </w:r>
          </w:p>
        </w:tc>
        <w:tc>
          <w:tcPr>
            <w:tcW w:w="1030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B192D8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64</w:t>
            </w:r>
          </w:p>
        </w:tc>
        <w:tc>
          <w:tcPr>
            <w:tcW w:w="850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5B44DC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267</w:t>
            </w:r>
          </w:p>
        </w:tc>
        <w:tc>
          <w:tcPr>
            <w:tcW w:w="1134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6D74FB" w14:textId="77777777" w:rsidR="00AF3119" w:rsidRPr="00CB1D2B" w:rsidRDefault="00AF3119" w:rsidP="00AF3119">
            <w:pPr>
              <w:spacing w:before="40" w:after="40"/>
              <w:ind w:left="100" w:right="100"/>
              <w:jc w:val="right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521</w:t>
            </w:r>
          </w:p>
        </w:tc>
      </w:tr>
    </w:tbl>
    <w:p w14:paraId="6B73E278" w14:textId="77777777" w:rsidR="009D1F3F" w:rsidRPr="00323E70" w:rsidRDefault="009D1F3F">
      <w:pPr>
        <w:rPr>
          <w:rFonts w:ascii="Arial" w:hAnsi="Arial" w:cs="Arial"/>
          <w:sz w:val="22"/>
          <w:szCs w:val="22"/>
        </w:rPr>
      </w:pPr>
    </w:p>
    <w:p w14:paraId="2340E4A5" w14:textId="474DD3C1" w:rsidR="00F56CD7" w:rsidRPr="00CB1D2B" w:rsidRDefault="009D1F3F" w:rsidP="00F56CD7">
      <w:pPr>
        <w:rPr>
          <w:rFonts w:ascii="Times New Roman" w:hAnsi="Times New Roman" w:cs="Times New Roman"/>
        </w:rPr>
      </w:pPr>
      <w:r w:rsidRPr="00323E70">
        <w:rPr>
          <w:rFonts w:ascii="Arial" w:hAnsi="Arial" w:cs="Arial"/>
          <w:sz w:val="22"/>
          <w:szCs w:val="22"/>
        </w:rPr>
        <w:br w:type="page"/>
      </w:r>
      <w:r w:rsidR="00F56CD7" w:rsidRPr="00CB1D2B">
        <w:rPr>
          <w:rFonts w:ascii="Times New Roman" w:hAnsi="Times New Roman" w:cs="Times New Roman"/>
        </w:rPr>
        <w:lastRenderedPageBreak/>
        <w:t>Table S</w:t>
      </w:r>
      <w:r w:rsidR="00D2363C">
        <w:rPr>
          <w:rFonts w:ascii="Times New Roman" w:hAnsi="Times New Roman" w:cs="Times New Roman"/>
        </w:rPr>
        <w:t>5</w:t>
      </w:r>
      <w:r w:rsidR="00F56CD7" w:rsidRPr="00CB1D2B">
        <w:rPr>
          <w:rFonts w:ascii="Times New Roman" w:hAnsi="Times New Roman" w:cs="Times New Roman"/>
        </w:rPr>
        <w:t>:</w:t>
      </w:r>
      <w:r w:rsidR="00F56CD7" w:rsidRPr="00CB1D2B">
        <w:rPr>
          <w:rFonts w:ascii="Times New Roman" w:hAnsi="Times New Roman" w:cs="Times New Roman"/>
        </w:rPr>
        <w:tab/>
        <w:t>SNPs used as instruments for atopic dermatitis</w:t>
      </w:r>
    </w:p>
    <w:tbl>
      <w:tblPr>
        <w:tblW w:w="10140" w:type="dxa"/>
        <w:jc w:val="center"/>
        <w:tblLayout w:type="fixed"/>
        <w:tblLook w:val="0420" w:firstRow="1" w:lastRow="0" w:firstColumn="0" w:lastColumn="0" w:noHBand="0" w:noVBand="1"/>
      </w:tblPr>
      <w:tblGrid>
        <w:gridCol w:w="1418"/>
        <w:gridCol w:w="712"/>
        <w:gridCol w:w="1276"/>
        <w:gridCol w:w="567"/>
        <w:gridCol w:w="567"/>
        <w:gridCol w:w="709"/>
        <w:gridCol w:w="850"/>
        <w:gridCol w:w="851"/>
        <w:gridCol w:w="1206"/>
        <w:gridCol w:w="992"/>
        <w:gridCol w:w="992"/>
      </w:tblGrid>
      <w:tr w:rsidR="00F56CD7" w:rsidRPr="00CB1D2B" w14:paraId="6409C80B" w14:textId="77777777" w:rsidTr="00F56CD7">
        <w:trPr>
          <w:cantSplit/>
          <w:tblHeader/>
          <w:jc w:val="center"/>
        </w:trPr>
        <w:tc>
          <w:tcPr>
            <w:tcW w:w="141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904504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SNP</w:t>
            </w:r>
          </w:p>
        </w:tc>
        <w:tc>
          <w:tcPr>
            <w:tcW w:w="71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B47156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CHR</w:t>
            </w:r>
          </w:p>
        </w:tc>
        <w:tc>
          <w:tcPr>
            <w:tcW w:w="12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6CC3A2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BP.hg38</w:t>
            </w:r>
          </w:p>
        </w:tc>
        <w:tc>
          <w:tcPr>
            <w:tcW w:w="5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9A246C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EA</w:t>
            </w:r>
          </w:p>
        </w:tc>
        <w:tc>
          <w:tcPr>
            <w:tcW w:w="5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7425C4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OA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D9A493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EAF</w:t>
            </w:r>
          </w:p>
        </w:tc>
        <w:tc>
          <w:tcPr>
            <w:tcW w:w="85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8B631C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BETA</w:t>
            </w:r>
          </w:p>
        </w:tc>
        <w:tc>
          <w:tcPr>
            <w:tcW w:w="85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65FC7E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SE</w:t>
            </w:r>
          </w:p>
        </w:tc>
        <w:tc>
          <w:tcPr>
            <w:tcW w:w="120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944704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i/>
                <w:color w:val="111111"/>
                <w:sz w:val="22"/>
                <w:szCs w:val="22"/>
              </w:rPr>
              <w:t>P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 xml:space="preserve"> value</w:t>
            </w:r>
          </w:p>
        </w:tc>
        <w:tc>
          <w:tcPr>
            <w:tcW w:w="9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7524BD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9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0F6105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F</w:t>
            </w:r>
          </w:p>
        </w:tc>
      </w:tr>
      <w:tr w:rsidR="00F56CD7" w:rsidRPr="00CB1D2B" w14:paraId="14BD761B" w14:textId="77777777" w:rsidTr="00F56CD7">
        <w:trPr>
          <w:cantSplit/>
          <w:tblHeader/>
          <w:jc w:val="center"/>
        </w:trPr>
        <w:tc>
          <w:tcPr>
            <w:tcW w:w="10140" w:type="dxa"/>
            <w:gridSpan w:val="11"/>
            <w:tcBorders>
              <w:top w:val="single" w:sz="16" w:space="0" w:color="000000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4C35EB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Established AD instruments reported by Paternoster et al. 2015</w:t>
            </w:r>
            <w:r w:rsidRPr="001433FD">
              <w:rPr>
                <w:rFonts w:ascii="Times New Roman" w:eastAsia="Arial" w:hAnsi="Times New Roman" w:cs="Times New Roman"/>
                <w:noProof/>
                <w:color w:val="111111"/>
                <w:sz w:val="22"/>
                <w:szCs w:val="22"/>
                <w:vertAlign w:val="superscript"/>
              </w:rPr>
              <w:t>2</w:t>
            </w:r>
          </w:p>
        </w:tc>
      </w:tr>
      <w:tr w:rsidR="00F56CD7" w:rsidRPr="00CB1D2B" w14:paraId="64BBA829" w14:textId="77777777" w:rsidTr="00F56CD7">
        <w:trPr>
          <w:cantSplit/>
          <w:tblHeader/>
          <w:jc w:val="center"/>
        </w:trPr>
        <w:tc>
          <w:tcPr>
            <w:tcW w:w="1418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3689558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61813875</w:t>
            </w:r>
          </w:p>
        </w:tc>
        <w:tc>
          <w:tcPr>
            <w:tcW w:w="71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E3618E7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6617C8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52564174</w:t>
            </w: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AB2089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G</w:t>
            </w: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0BE92F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C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FD7982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26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2B2401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633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B11018B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64</w:t>
            </w:r>
          </w:p>
        </w:tc>
        <w:tc>
          <w:tcPr>
            <w:tcW w:w="1206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67520C5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3.84x10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-23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676CF00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208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F01E00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98.297</w:t>
            </w:r>
          </w:p>
        </w:tc>
      </w:tr>
      <w:tr w:rsidR="00F56CD7" w:rsidRPr="00CB1D2B" w14:paraId="604EF6A8" w14:textId="77777777" w:rsidTr="00F56CD7">
        <w:trPr>
          <w:cantSplit/>
          <w:tblHeader/>
          <w:jc w:val="center"/>
        </w:trPr>
        <w:tc>
          <w:tcPr>
            <w:tcW w:w="14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2F15A6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10199605</w:t>
            </w:r>
          </w:p>
        </w:tc>
        <w:tc>
          <w:tcPr>
            <w:tcW w:w="7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5E323C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B9F2BA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8354967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7A1959F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A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F5DC9D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G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1D4370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319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0B0CF58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-0.088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A0F2A86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19</w:t>
            </w:r>
          </w:p>
        </w:tc>
        <w:tc>
          <w:tcPr>
            <w:tcW w:w="120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2DF426E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.06x10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-6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043115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048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DBB22B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2.574</w:t>
            </w:r>
          </w:p>
        </w:tc>
      </w:tr>
      <w:tr w:rsidR="00F56CD7" w:rsidRPr="00CB1D2B" w14:paraId="3E940C81" w14:textId="77777777" w:rsidTr="00F56CD7">
        <w:trPr>
          <w:cantSplit/>
          <w:tblHeader/>
          <w:jc w:val="center"/>
        </w:trPr>
        <w:tc>
          <w:tcPr>
            <w:tcW w:w="14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0597F78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4643526</w:t>
            </w:r>
          </w:p>
        </w:tc>
        <w:tc>
          <w:tcPr>
            <w:tcW w:w="7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7C02C7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4833A25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60957516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95AA3EF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A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5009D3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G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A95C31C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184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E6AF2BF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86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7EF60AE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21</w:t>
            </w:r>
          </w:p>
        </w:tc>
        <w:tc>
          <w:tcPr>
            <w:tcW w:w="120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5CBE24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5.83x10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F73722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034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40AD4D7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6.177</w:t>
            </w:r>
          </w:p>
        </w:tc>
      </w:tr>
      <w:tr w:rsidR="00F56CD7" w:rsidRPr="00CB1D2B" w14:paraId="66EF5863" w14:textId="77777777" w:rsidTr="00F56CD7">
        <w:trPr>
          <w:cantSplit/>
          <w:tblHeader/>
          <w:jc w:val="center"/>
        </w:trPr>
        <w:tc>
          <w:tcPr>
            <w:tcW w:w="14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0B086E1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112111458</w:t>
            </w:r>
          </w:p>
        </w:tc>
        <w:tc>
          <w:tcPr>
            <w:tcW w:w="7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3353A9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1D3FC8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70872975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2496C6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G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B90FD5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A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A1396B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12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8248BF1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-0.098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19A718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27</w:t>
            </w:r>
          </w:p>
        </w:tc>
        <w:tc>
          <w:tcPr>
            <w:tcW w:w="120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2C1803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.51x10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A21231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028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EA0B93E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3.420</w:t>
            </w:r>
          </w:p>
        </w:tc>
      </w:tr>
      <w:tr w:rsidR="00F56CD7" w:rsidRPr="00CB1D2B" w14:paraId="42B764DC" w14:textId="77777777" w:rsidTr="00F56CD7">
        <w:trPr>
          <w:cantSplit/>
          <w:tblHeader/>
          <w:jc w:val="center"/>
        </w:trPr>
        <w:tc>
          <w:tcPr>
            <w:tcW w:w="14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1EB824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6419573</w:t>
            </w:r>
          </w:p>
        </w:tc>
        <w:tc>
          <w:tcPr>
            <w:tcW w:w="7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08AFF51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718FC8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02410643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2A5BED4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C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969652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T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119051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759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BDA6D08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-0.124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595C49E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20</w:t>
            </w:r>
          </w:p>
        </w:tc>
        <w:tc>
          <w:tcPr>
            <w:tcW w:w="120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A4ACDA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.92x10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-10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187FDAA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084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91B2DC4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39.785</w:t>
            </w:r>
          </w:p>
        </w:tc>
      </w:tr>
      <w:tr w:rsidR="00F56CD7" w:rsidRPr="00CB1D2B" w14:paraId="324B0F86" w14:textId="77777777" w:rsidTr="00F56CD7">
        <w:trPr>
          <w:cantSplit/>
          <w:tblHeader/>
          <w:jc w:val="center"/>
        </w:trPr>
        <w:tc>
          <w:tcPr>
            <w:tcW w:w="14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0A52FA8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1057258</w:t>
            </w:r>
          </w:p>
        </w:tc>
        <w:tc>
          <w:tcPr>
            <w:tcW w:w="7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21EA71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2BC38C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33206983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5F9AB2D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T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628A49A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C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03F9E2F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18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3A43CD3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-0.063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BE5CFD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23</w:t>
            </w:r>
          </w:p>
        </w:tc>
        <w:tc>
          <w:tcPr>
            <w:tcW w:w="120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025D4E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545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C25BDE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016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4B2804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7.728</w:t>
            </w:r>
          </w:p>
        </w:tc>
      </w:tr>
      <w:tr w:rsidR="00F56CD7" w:rsidRPr="00CB1D2B" w14:paraId="0ED36358" w14:textId="77777777" w:rsidTr="00F56CD7">
        <w:trPr>
          <w:cantSplit/>
          <w:tblHeader/>
          <w:jc w:val="center"/>
        </w:trPr>
        <w:tc>
          <w:tcPr>
            <w:tcW w:w="14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49F5B01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6827756</w:t>
            </w:r>
          </w:p>
        </w:tc>
        <w:tc>
          <w:tcPr>
            <w:tcW w:w="7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72E83D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4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34452D1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22263256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F29C9B4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C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2BFDEC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T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B91721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614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AB9495E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-0.083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408912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17</w:t>
            </w:r>
          </w:p>
        </w:tc>
        <w:tc>
          <w:tcPr>
            <w:tcW w:w="120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D73D00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.84x10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-6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34BEB16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048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868CC6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2.785</w:t>
            </w:r>
          </w:p>
        </w:tc>
      </w:tr>
      <w:tr w:rsidR="00F56CD7" w:rsidRPr="00CB1D2B" w14:paraId="67F4FB6F" w14:textId="77777777" w:rsidTr="00F56CD7">
        <w:trPr>
          <w:cantSplit/>
          <w:tblHeader/>
          <w:jc w:val="center"/>
        </w:trPr>
        <w:tc>
          <w:tcPr>
            <w:tcW w:w="14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E96F185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10214237</w:t>
            </w:r>
          </w:p>
        </w:tc>
        <w:tc>
          <w:tcPr>
            <w:tcW w:w="7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BC7140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5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51A0B4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35883632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8F0E47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C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C23A16B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T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F467BA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279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3C2CF3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-0.067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3955312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19</w:t>
            </w:r>
          </w:p>
        </w:tc>
        <w:tc>
          <w:tcPr>
            <w:tcW w:w="120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2A0CFDA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3.71x10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E52B0D8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027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5570F5C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2.687</w:t>
            </w:r>
          </w:p>
        </w:tc>
      </w:tr>
      <w:tr w:rsidR="00F56CD7" w:rsidRPr="00CB1D2B" w14:paraId="797321D1" w14:textId="77777777" w:rsidTr="00F56CD7">
        <w:trPr>
          <w:cantSplit/>
          <w:tblHeader/>
          <w:jc w:val="center"/>
        </w:trPr>
        <w:tc>
          <w:tcPr>
            <w:tcW w:w="14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C5EC850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12188917</w:t>
            </w:r>
          </w:p>
        </w:tc>
        <w:tc>
          <w:tcPr>
            <w:tcW w:w="7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3769A0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5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7DBDA52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32655393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853424D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C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D233486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T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A2ED7E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205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7DDB81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170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25AD0CF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22</w:t>
            </w:r>
          </w:p>
        </w:tc>
        <w:tc>
          <w:tcPr>
            <w:tcW w:w="120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097315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.89x10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-15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90DD51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132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A8773D2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62.427</w:t>
            </w:r>
          </w:p>
        </w:tc>
      </w:tr>
      <w:tr w:rsidR="00F56CD7" w:rsidRPr="00CB1D2B" w14:paraId="5EB9C7D7" w14:textId="77777777" w:rsidTr="00F56CD7">
        <w:trPr>
          <w:cantSplit/>
          <w:tblHeader/>
          <w:jc w:val="center"/>
        </w:trPr>
        <w:tc>
          <w:tcPr>
            <w:tcW w:w="14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0E549A8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4713555</w:t>
            </w:r>
          </w:p>
        </w:tc>
        <w:tc>
          <w:tcPr>
            <w:tcW w:w="7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47A041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6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1DB9881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32607747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0768439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T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DBB661C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G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9490D20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25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2894D02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-0.114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85C0B09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25</w:t>
            </w:r>
          </w:p>
        </w:tc>
        <w:tc>
          <w:tcPr>
            <w:tcW w:w="120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E2032C8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3.60x10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-6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490CAE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045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17849F3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1.494</w:t>
            </w:r>
          </w:p>
        </w:tc>
      </w:tr>
      <w:tr w:rsidR="00F56CD7" w:rsidRPr="00CB1D2B" w14:paraId="3E0B4B19" w14:textId="77777777" w:rsidTr="00F56CD7">
        <w:trPr>
          <w:cantSplit/>
          <w:tblHeader/>
          <w:jc w:val="center"/>
        </w:trPr>
        <w:tc>
          <w:tcPr>
            <w:tcW w:w="14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3477C6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6473227</w:t>
            </w:r>
          </w:p>
        </w:tc>
        <w:tc>
          <w:tcPr>
            <w:tcW w:w="7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E3934A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8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89645BD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80373657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7FE44EB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A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A6BC5F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C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95498D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622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33732D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-0.083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D6593B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17</w:t>
            </w:r>
          </w:p>
        </w:tc>
        <w:tc>
          <w:tcPr>
            <w:tcW w:w="120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2A005B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.34x10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-6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5C6751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050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F47A7A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3.395</w:t>
            </w:r>
          </w:p>
        </w:tc>
      </w:tr>
      <w:tr w:rsidR="00F56CD7" w:rsidRPr="00CB1D2B" w14:paraId="74D115B1" w14:textId="77777777" w:rsidTr="00F56CD7">
        <w:trPr>
          <w:cantSplit/>
          <w:tblHeader/>
          <w:jc w:val="center"/>
        </w:trPr>
        <w:tc>
          <w:tcPr>
            <w:tcW w:w="14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4CE170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6602364</w:t>
            </w:r>
          </w:p>
        </w:tc>
        <w:tc>
          <w:tcPr>
            <w:tcW w:w="7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716572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0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4DA580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5996890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D2E63C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C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D75142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G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551311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551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6C92E98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-0.070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0D58A1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17</w:t>
            </w:r>
          </w:p>
        </w:tc>
        <w:tc>
          <w:tcPr>
            <w:tcW w:w="120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E0E0968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4.15x10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8BAA5C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036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8133B26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6.823</w:t>
            </w:r>
          </w:p>
        </w:tc>
      </w:tr>
      <w:tr w:rsidR="00F56CD7" w:rsidRPr="00CB1D2B" w14:paraId="235C34F0" w14:textId="77777777" w:rsidTr="00F56CD7">
        <w:trPr>
          <w:cantSplit/>
          <w:tblHeader/>
          <w:jc w:val="center"/>
        </w:trPr>
        <w:tc>
          <w:tcPr>
            <w:tcW w:w="14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3A0EEE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2944542</w:t>
            </w:r>
          </w:p>
        </w:tc>
        <w:tc>
          <w:tcPr>
            <w:tcW w:w="7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25B7C08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0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AB201E4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62610240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FF7080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G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78BD52F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C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A7E617D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611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6EC416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60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656B5E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17</w:t>
            </w:r>
          </w:p>
        </w:tc>
        <w:tc>
          <w:tcPr>
            <w:tcW w:w="120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D4B3CA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5.27x10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9022087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025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A6B434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2.028</w:t>
            </w:r>
          </w:p>
        </w:tc>
      </w:tr>
      <w:tr w:rsidR="00F56CD7" w:rsidRPr="00CB1D2B" w14:paraId="179CDEEF" w14:textId="77777777" w:rsidTr="00F56CD7">
        <w:trPr>
          <w:cantSplit/>
          <w:tblHeader/>
          <w:jc w:val="center"/>
        </w:trPr>
        <w:tc>
          <w:tcPr>
            <w:tcW w:w="14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367B361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2592555</w:t>
            </w:r>
          </w:p>
        </w:tc>
        <w:tc>
          <w:tcPr>
            <w:tcW w:w="7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C59620F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1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C13C0C6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36350207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D75847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C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626871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T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64DB048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271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70B676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-0.096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814B3D1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21</w:t>
            </w:r>
          </w:p>
        </w:tc>
        <w:tc>
          <w:tcPr>
            <w:tcW w:w="120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4348CB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.89x10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-6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94C74EE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046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52E987D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1.918</w:t>
            </w:r>
          </w:p>
        </w:tc>
      </w:tr>
      <w:tr w:rsidR="00F56CD7" w:rsidRPr="00CB1D2B" w14:paraId="17FA44B3" w14:textId="77777777" w:rsidTr="00F56CD7">
        <w:trPr>
          <w:cantSplit/>
          <w:tblHeader/>
          <w:jc w:val="center"/>
        </w:trPr>
        <w:tc>
          <w:tcPr>
            <w:tcW w:w="14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8214379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10791824</w:t>
            </w:r>
          </w:p>
        </w:tc>
        <w:tc>
          <w:tcPr>
            <w:tcW w:w="7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267231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1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F797BE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65791795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853AF9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G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334527A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A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94CDB00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58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47A702F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146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82E851B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17</w:t>
            </w:r>
          </w:p>
        </w:tc>
        <w:tc>
          <w:tcPr>
            <w:tcW w:w="120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B521F7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6.12x10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-17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EE4F3AB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148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064D989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70.037</w:t>
            </w:r>
          </w:p>
        </w:tc>
      </w:tr>
      <w:tr w:rsidR="00F56CD7" w:rsidRPr="00CB1D2B" w14:paraId="74A3EC5B" w14:textId="77777777" w:rsidTr="00F56CD7">
        <w:trPr>
          <w:cantSplit/>
          <w:tblHeader/>
          <w:jc w:val="center"/>
        </w:trPr>
        <w:tc>
          <w:tcPr>
            <w:tcW w:w="14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2A3807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2212434</w:t>
            </w:r>
          </w:p>
        </w:tc>
        <w:tc>
          <w:tcPr>
            <w:tcW w:w="7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9B45CCE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1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5912D9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76570549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34B14C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T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3829FBB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C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368ACB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451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87780FC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129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9C2B53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17</w:t>
            </w:r>
          </w:p>
        </w:tc>
        <w:tc>
          <w:tcPr>
            <w:tcW w:w="120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36D8A8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.09x10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-14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0228623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124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80D625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58.526</w:t>
            </w:r>
          </w:p>
        </w:tc>
      </w:tr>
      <w:tr w:rsidR="00F56CD7" w:rsidRPr="00CB1D2B" w14:paraId="7EC23E13" w14:textId="77777777" w:rsidTr="00F56CD7">
        <w:trPr>
          <w:cantSplit/>
          <w:tblHeader/>
          <w:jc w:val="center"/>
        </w:trPr>
        <w:tc>
          <w:tcPr>
            <w:tcW w:w="14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AF51A0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7127307</w:t>
            </w:r>
          </w:p>
        </w:tc>
        <w:tc>
          <w:tcPr>
            <w:tcW w:w="7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DB36A0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1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CB673F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28317488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544D4E6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C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CA83C71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T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23A06E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481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CE6C96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-0.079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287B0C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17</w:t>
            </w:r>
          </w:p>
        </w:tc>
        <w:tc>
          <w:tcPr>
            <w:tcW w:w="120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8058348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6.95x10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-6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8A27D0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043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263B6B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0.233</w:t>
            </w:r>
          </w:p>
        </w:tc>
      </w:tr>
      <w:tr w:rsidR="00F56CD7" w:rsidRPr="00CB1D2B" w14:paraId="2E1A0C12" w14:textId="77777777" w:rsidTr="00F56CD7">
        <w:trPr>
          <w:cantSplit/>
          <w:tblHeader/>
          <w:jc w:val="center"/>
        </w:trPr>
        <w:tc>
          <w:tcPr>
            <w:tcW w:w="14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D466AB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2227483</w:t>
            </w:r>
          </w:p>
        </w:tc>
        <w:tc>
          <w:tcPr>
            <w:tcW w:w="7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73B36A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2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0B6EF1B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68254396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4FFB38E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T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9812C6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A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14F4A5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583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FFA390E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73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D6BAE97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17</w:t>
            </w:r>
          </w:p>
        </w:tc>
        <w:tc>
          <w:tcPr>
            <w:tcW w:w="120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715D542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.98x10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A32F4C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039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E5A6D25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8.236</w:t>
            </w:r>
          </w:p>
        </w:tc>
      </w:tr>
      <w:tr w:rsidR="00F56CD7" w:rsidRPr="00CB1D2B" w14:paraId="37EE7AA9" w14:textId="77777777" w:rsidTr="00F56CD7">
        <w:trPr>
          <w:cantSplit/>
          <w:tblHeader/>
          <w:jc w:val="center"/>
        </w:trPr>
        <w:tc>
          <w:tcPr>
            <w:tcW w:w="14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84DCA08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2143950</w:t>
            </w:r>
          </w:p>
        </w:tc>
        <w:tc>
          <w:tcPr>
            <w:tcW w:w="7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4C774A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4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891850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35103151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976AB60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T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8995472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C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4979B3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167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CE8B2A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85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BD9A81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22</w:t>
            </w:r>
          </w:p>
        </w:tc>
        <w:tc>
          <w:tcPr>
            <w:tcW w:w="120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0DD3550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.50x10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52E7A7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030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48D9DE0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4.393</w:t>
            </w:r>
          </w:p>
        </w:tc>
      </w:tr>
      <w:tr w:rsidR="00F56CD7" w:rsidRPr="00CB1D2B" w14:paraId="2AB99AA1" w14:textId="77777777" w:rsidTr="00F56CD7">
        <w:trPr>
          <w:cantSplit/>
          <w:tblHeader/>
          <w:jc w:val="center"/>
        </w:trPr>
        <w:tc>
          <w:tcPr>
            <w:tcW w:w="14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E46888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7146581</w:t>
            </w:r>
          </w:p>
        </w:tc>
        <w:tc>
          <w:tcPr>
            <w:tcW w:w="7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8AF9A8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4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986A1D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02834735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2BAA56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T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93269E1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C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E149EE6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241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820C64E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-0.059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6475C8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20</w:t>
            </w:r>
          </w:p>
        </w:tc>
        <w:tc>
          <w:tcPr>
            <w:tcW w:w="120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5072C29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306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35E4B3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019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93B5FD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8.777</w:t>
            </w:r>
          </w:p>
        </w:tc>
      </w:tr>
      <w:tr w:rsidR="00F56CD7" w:rsidRPr="00CB1D2B" w14:paraId="5B837241" w14:textId="77777777" w:rsidTr="00F56CD7">
        <w:trPr>
          <w:cantSplit/>
          <w:tblHeader/>
          <w:jc w:val="center"/>
        </w:trPr>
        <w:tc>
          <w:tcPr>
            <w:tcW w:w="14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6DE5A9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2041733</w:t>
            </w:r>
          </w:p>
        </w:tc>
        <w:tc>
          <w:tcPr>
            <w:tcW w:w="7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C104FB2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6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8CE4E8F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1135732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A89732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C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7BD2B70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T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F382C18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547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008EB3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-0.080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56F5E25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17</w:t>
            </w:r>
          </w:p>
        </w:tc>
        <w:tc>
          <w:tcPr>
            <w:tcW w:w="120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7B6140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.92x10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-6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4E8361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048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1303BF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2.702</w:t>
            </w:r>
          </w:p>
        </w:tc>
      </w:tr>
      <w:tr w:rsidR="00F56CD7" w:rsidRPr="00CB1D2B" w14:paraId="2F7CEDAF" w14:textId="77777777" w:rsidTr="00F56CD7">
        <w:trPr>
          <w:cantSplit/>
          <w:tblHeader/>
          <w:jc w:val="center"/>
        </w:trPr>
        <w:tc>
          <w:tcPr>
            <w:tcW w:w="14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CC30679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12951971</w:t>
            </w:r>
          </w:p>
        </w:tc>
        <w:tc>
          <w:tcPr>
            <w:tcW w:w="7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0DC2826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7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8FD0BA0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42376113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B3E073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G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B6881F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T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6910047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91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C476AB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155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3092D8C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30</w:t>
            </w:r>
          </w:p>
        </w:tc>
        <w:tc>
          <w:tcPr>
            <w:tcW w:w="120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225533D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.58x10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-7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F71CE9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058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1CD0A4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7.533</w:t>
            </w:r>
          </w:p>
        </w:tc>
      </w:tr>
      <w:tr w:rsidR="00F56CD7" w:rsidRPr="00CB1D2B" w14:paraId="38CD7B7B" w14:textId="77777777" w:rsidTr="00F56CD7">
        <w:trPr>
          <w:cantSplit/>
          <w:tblHeader/>
          <w:jc w:val="center"/>
        </w:trPr>
        <w:tc>
          <w:tcPr>
            <w:tcW w:w="14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6B71EB3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11657987</w:t>
            </w:r>
          </w:p>
        </w:tc>
        <w:tc>
          <w:tcPr>
            <w:tcW w:w="7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21A7D9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7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30FC1D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78391282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A449491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T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40442B6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G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801742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503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092256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44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476EB2C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17</w:t>
            </w:r>
          </w:p>
        </w:tc>
        <w:tc>
          <w:tcPr>
            <w:tcW w:w="120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28DE15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1058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7DCC96F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014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288043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6.538</w:t>
            </w:r>
          </w:p>
        </w:tc>
      </w:tr>
      <w:tr w:rsidR="00F56CD7" w:rsidRPr="00CB1D2B" w14:paraId="36AB0B04" w14:textId="77777777" w:rsidTr="00F56CD7">
        <w:trPr>
          <w:cantSplit/>
          <w:tblHeader/>
          <w:jc w:val="center"/>
        </w:trPr>
        <w:tc>
          <w:tcPr>
            <w:tcW w:w="14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E070250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2918307</w:t>
            </w:r>
          </w:p>
        </w:tc>
        <w:tc>
          <w:tcPr>
            <w:tcW w:w="7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F08EBB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19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A06358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8679458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40FDE6B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G</w:t>
            </w:r>
          </w:p>
        </w:tc>
        <w:tc>
          <w:tcPr>
            <w:tcW w:w="56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D4723C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A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2F3216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166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A166BA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142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EE9895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23</w:t>
            </w:r>
          </w:p>
        </w:tc>
        <w:tc>
          <w:tcPr>
            <w:tcW w:w="120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6049A6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6.50x10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-10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F62928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081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959612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38.224</w:t>
            </w:r>
          </w:p>
        </w:tc>
      </w:tr>
      <w:tr w:rsidR="00F56CD7" w:rsidRPr="00CB1D2B" w14:paraId="6215D696" w14:textId="77777777" w:rsidTr="00F56CD7">
        <w:trPr>
          <w:cantSplit/>
          <w:tblHeader/>
          <w:jc w:val="center"/>
        </w:trPr>
        <w:tc>
          <w:tcPr>
            <w:tcW w:w="1418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AD26BC6" w14:textId="77777777" w:rsidR="00F56CD7" w:rsidRPr="00CB1D2B" w:rsidRDefault="00F56CD7" w:rsidP="00F56CD7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rs4809219</w:t>
            </w:r>
          </w:p>
        </w:tc>
        <w:tc>
          <w:tcPr>
            <w:tcW w:w="712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7D642B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20</w:t>
            </w:r>
          </w:p>
        </w:tc>
        <w:tc>
          <w:tcPr>
            <w:tcW w:w="1276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78AC46" w14:textId="77777777" w:rsidR="00F56CD7" w:rsidRPr="00CB1D2B" w:rsidRDefault="00F56CD7" w:rsidP="00F56CD7">
            <w:pPr>
              <w:spacing w:before="40" w:after="40"/>
              <w:ind w:left="100" w:right="100"/>
              <w:jc w:val="right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63671762</w:t>
            </w:r>
          </w:p>
        </w:tc>
        <w:tc>
          <w:tcPr>
            <w:tcW w:w="567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E75CD6D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A</w:t>
            </w:r>
          </w:p>
        </w:tc>
        <w:tc>
          <w:tcPr>
            <w:tcW w:w="567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85699D4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C</w:t>
            </w:r>
          </w:p>
        </w:tc>
        <w:tc>
          <w:tcPr>
            <w:tcW w:w="709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D581B95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749</w:t>
            </w:r>
          </w:p>
        </w:tc>
        <w:tc>
          <w:tcPr>
            <w:tcW w:w="850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826D422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116</w:t>
            </w:r>
          </w:p>
        </w:tc>
        <w:tc>
          <w:tcPr>
            <w:tcW w:w="851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A4EE3F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21</w:t>
            </w:r>
          </w:p>
        </w:tc>
        <w:tc>
          <w:tcPr>
            <w:tcW w:w="1206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54D52F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3.43x10</w:t>
            </w: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  <w:vertAlign w:val="superscript"/>
              </w:rPr>
              <w:t>-8</w:t>
            </w:r>
          </w:p>
        </w:tc>
        <w:tc>
          <w:tcPr>
            <w:tcW w:w="992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832DF0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0.00065</w:t>
            </w:r>
          </w:p>
        </w:tc>
        <w:tc>
          <w:tcPr>
            <w:tcW w:w="992" w:type="dxa"/>
            <w:tcBorders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6861D11" w14:textId="77777777" w:rsidR="00F56CD7" w:rsidRPr="00CB1D2B" w:rsidRDefault="00F56CD7" w:rsidP="00F56CD7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  <w:sz w:val="22"/>
                <w:szCs w:val="22"/>
              </w:rPr>
              <w:t>30.490</w:t>
            </w:r>
          </w:p>
        </w:tc>
      </w:tr>
    </w:tbl>
    <w:p w14:paraId="7AD62848" w14:textId="77777777" w:rsidR="00F56CD7" w:rsidRPr="00CB1D2B" w:rsidRDefault="00F56CD7" w:rsidP="00F56CD7">
      <w:pPr>
        <w:rPr>
          <w:rFonts w:ascii="Times New Roman" w:hAnsi="Times New Roman" w:cs="Times New Roman"/>
          <w:sz w:val="22"/>
          <w:szCs w:val="22"/>
        </w:rPr>
      </w:pPr>
      <w:r w:rsidRPr="00CB1D2B">
        <w:rPr>
          <w:rFonts w:ascii="Times New Roman" w:hAnsi="Times New Roman" w:cs="Times New Roman"/>
          <w:sz w:val="22"/>
          <w:szCs w:val="22"/>
        </w:rPr>
        <w:t>EA, effect allele. OA, other allele. EAF, effect allele frequency. SE, standard error.</w:t>
      </w:r>
      <w:r w:rsidRPr="00CB1D2B">
        <w:rPr>
          <w:rFonts w:ascii="Times New Roman" w:hAnsi="Times New Roman" w:cs="Times New Roman"/>
          <w:sz w:val="22"/>
          <w:szCs w:val="22"/>
        </w:rPr>
        <w:br w:type="page"/>
      </w:r>
    </w:p>
    <w:p w14:paraId="15B393A2" w14:textId="0FC17965" w:rsidR="00FB101B" w:rsidRPr="00CB1D2B" w:rsidRDefault="00545072" w:rsidP="00FB101B">
      <w:pPr>
        <w:rPr>
          <w:rFonts w:ascii="Times New Roman" w:hAnsi="Times New Roman" w:cs="Times New Roman"/>
        </w:rPr>
      </w:pPr>
      <w:r w:rsidRPr="00CB1D2B">
        <w:rPr>
          <w:rFonts w:ascii="Times New Roman" w:hAnsi="Times New Roman" w:cs="Times New Roman"/>
        </w:rPr>
        <w:lastRenderedPageBreak/>
        <w:t xml:space="preserve">Table </w:t>
      </w:r>
      <w:r w:rsidR="003B23F6" w:rsidRPr="00CB1D2B">
        <w:rPr>
          <w:rFonts w:ascii="Times New Roman" w:hAnsi="Times New Roman" w:cs="Times New Roman"/>
        </w:rPr>
        <w:t>S</w:t>
      </w:r>
      <w:r w:rsidR="00284463">
        <w:rPr>
          <w:rFonts w:ascii="Times New Roman" w:hAnsi="Times New Roman" w:cs="Times New Roman"/>
        </w:rPr>
        <w:t>6</w:t>
      </w:r>
      <w:r w:rsidR="00FB101B" w:rsidRPr="00CB1D2B">
        <w:rPr>
          <w:rFonts w:ascii="Times New Roman" w:hAnsi="Times New Roman" w:cs="Times New Roman"/>
        </w:rPr>
        <w:tab/>
        <w:t>Mendelian randomization estimates for the relationship between broad depression, probable and ICD</w:t>
      </w:r>
      <w:r w:rsidRPr="00CB1D2B">
        <w:rPr>
          <w:rFonts w:ascii="Times New Roman" w:hAnsi="Times New Roman" w:cs="Times New Roman"/>
        </w:rPr>
        <w:t>-</w:t>
      </w:r>
      <w:r w:rsidR="00FB101B" w:rsidRPr="00CB1D2B">
        <w:rPr>
          <w:rFonts w:ascii="Times New Roman" w:hAnsi="Times New Roman" w:cs="Times New Roman"/>
        </w:rPr>
        <w:t>9/10-based major depressive disorder</w:t>
      </w:r>
      <w:r w:rsidRPr="00CB1D2B">
        <w:rPr>
          <w:rFonts w:ascii="Times New Roman" w:hAnsi="Times New Roman" w:cs="Times New Roman"/>
        </w:rPr>
        <w:t>, anxiety</w:t>
      </w:r>
      <w:r w:rsidR="00FB101B" w:rsidRPr="00CB1D2B">
        <w:rPr>
          <w:rFonts w:ascii="Times New Roman" w:hAnsi="Times New Roman" w:cs="Times New Roman"/>
        </w:rPr>
        <w:t xml:space="preserve"> and atopic dermatitis</w:t>
      </w:r>
    </w:p>
    <w:tbl>
      <w:tblPr>
        <w:tblW w:w="9474" w:type="dxa"/>
        <w:jc w:val="center"/>
        <w:tblLayout w:type="fixed"/>
        <w:tblLook w:val="0420" w:firstRow="1" w:lastRow="0" w:firstColumn="0" w:lastColumn="0" w:noHBand="0" w:noVBand="1"/>
      </w:tblPr>
      <w:tblGrid>
        <w:gridCol w:w="2127"/>
        <w:gridCol w:w="3236"/>
        <w:gridCol w:w="871"/>
        <w:gridCol w:w="1964"/>
        <w:gridCol w:w="1276"/>
      </w:tblGrid>
      <w:tr w:rsidR="00F07824" w:rsidRPr="00CB1D2B" w14:paraId="07E1967B" w14:textId="77777777" w:rsidTr="00CB1D2B">
        <w:trPr>
          <w:cantSplit/>
          <w:tblHeader/>
          <w:jc w:val="center"/>
        </w:trPr>
        <w:tc>
          <w:tcPr>
            <w:tcW w:w="212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133F1FAA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Exposure</w:t>
            </w:r>
          </w:p>
        </w:tc>
        <w:tc>
          <w:tcPr>
            <w:tcW w:w="323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AE6E6F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method</w:t>
            </w:r>
          </w:p>
        </w:tc>
        <w:tc>
          <w:tcPr>
            <w:tcW w:w="87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CF8292" w14:textId="77777777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OR</w:t>
            </w:r>
          </w:p>
        </w:tc>
        <w:tc>
          <w:tcPr>
            <w:tcW w:w="196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D10AC2" w14:textId="77777777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95% CI)</w:t>
            </w:r>
          </w:p>
        </w:tc>
        <w:tc>
          <w:tcPr>
            <w:tcW w:w="12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9687B8" w14:textId="4B425B16" w:rsidR="00F07824" w:rsidRPr="00CB1D2B" w:rsidRDefault="000F43C1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i/>
                <w:color w:val="111111"/>
              </w:rPr>
              <w:t>P</w:t>
            </w:r>
            <w:r w:rsidR="00F07824" w:rsidRPr="00CB1D2B">
              <w:rPr>
                <w:rFonts w:ascii="Times New Roman" w:eastAsia="Arial" w:hAnsi="Times New Roman" w:cs="Times New Roman"/>
                <w:color w:val="111111"/>
              </w:rPr>
              <w:t xml:space="preserve"> value</w:t>
            </w:r>
          </w:p>
        </w:tc>
      </w:tr>
      <w:tr w:rsidR="00F07824" w:rsidRPr="00CB1D2B" w14:paraId="75B68E08" w14:textId="77777777" w:rsidTr="00CB1D2B">
        <w:trPr>
          <w:cantSplit/>
          <w:jc w:val="center"/>
        </w:trPr>
        <w:tc>
          <w:tcPr>
            <w:tcW w:w="2127" w:type="dxa"/>
            <w:shd w:val="clear" w:color="auto" w:fill="FFFFFF"/>
          </w:tcPr>
          <w:p w14:paraId="7456B13D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broad depression</w:t>
            </w:r>
          </w:p>
        </w:tc>
        <w:tc>
          <w:tcPr>
            <w:tcW w:w="323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DA7915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Inverse variance weighted</w:t>
            </w:r>
          </w:p>
        </w:tc>
        <w:tc>
          <w:tcPr>
            <w:tcW w:w="87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63E14A" w14:textId="18647BC5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56</w:t>
            </w:r>
          </w:p>
        </w:tc>
        <w:tc>
          <w:tcPr>
            <w:tcW w:w="196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C69260" w14:textId="29612689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0.975-1.143)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EA3316" w14:textId="2243026E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827</w:t>
            </w:r>
          </w:p>
        </w:tc>
      </w:tr>
      <w:tr w:rsidR="00F07824" w:rsidRPr="00CB1D2B" w14:paraId="0D6260E2" w14:textId="77777777" w:rsidTr="00CB1D2B">
        <w:trPr>
          <w:cantSplit/>
          <w:jc w:val="center"/>
        </w:trPr>
        <w:tc>
          <w:tcPr>
            <w:tcW w:w="2127" w:type="dxa"/>
            <w:shd w:val="clear" w:color="auto" w:fill="FFFFFF"/>
          </w:tcPr>
          <w:p w14:paraId="7773CE33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23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BA8020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Weighted median</w:t>
            </w:r>
          </w:p>
        </w:tc>
        <w:tc>
          <w:tcPr>
            <w:tcW w:w="87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D2205E" w14:textId="4EB6ECA2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100</w:t>
            </w:r>
          </w:p>
        </w:tc>
        <w:tc>
          <w:tcPr>
            <w:tcW w:w="196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30A0B3" w14:textId="5886B7D2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0.982-1.231)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91B1E4" w14:textId="60437D34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0991</w:t>
            </w:r>
          </w:p>
        </w:tc>
      </w:tr>
      <w:tr w:rsidR="00F07824" w:rsidRPr="00CB1D2B" w14:paraId="6D314DFC" w14:textId="77777777" w:rsidTr="00CB1D2B">
        <w:trPr>
          <w:cantSplit/>
          <w:jc w:val="center"/>
        </w:trPr>
        <w:tc>
          <w:tcPr>
            <w:tcW w:w="2127" w:type="dxa"/>
            <w:shd w:val="clear" w:color="auto" w:fill="FFFFFF"/>
          </w:tcPr>
          <w:p w14:paraId="122B7002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23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74AF28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obust adjusted profile score</w:t>
            </w:r>
          </w:p>
        </w:tc>
        <w:tc>
          <w:tcPr>
            <w:tcW w:w="87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704E60" w14:textId="5D7B28F0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60</w:t>
            </w:r>
          </w:p>
        </w:tc>
        <w:tc>
          <w:tcPr>
            <w:tcW w:w="196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7B7F3B" w14:textId="763ED054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0.974-1.154)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CCE9C7" w14:textId="143A0E3E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772</w:t>
            </w:r>
          </w:p>
        </w:tc>
      </w:tr>
      <w:tr w:rsidR="00F07824" w:rsidRPr="00CB1D2B" w14:paraId="74D4EE05" w14:textId="77777777" w:rsidTr="00CB1D2B">
        <w:trPr>
          <w:cantSplit/>
          <w:jc w:val="center"/>
        </w:trPr>
        <w:tc>
          <w:tcPr>
            <w:tcW w:w="2127" w:type="dxa"/>
            <w:shd w:val="clear" w:color="auto" w:fill="FFFFFF"/>
          </w:tcPr>
          <w:p w14:paraId="17899C75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23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43FB2A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IVW radial</w:t>
            </w:r>
          </w:p>
        </w:tc>
        <w:tc>
          <w:tcPr>
            <w:tcW w:w="87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0738BF" w14:textId="65C453F8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56</w:t>
            </w:r>
          </w:p>
        </w:tc>
        <w:tc>
          <w:tcPr>
            <w:tcW w:w="196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18E3F5" w14:textId="2F8D153D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0.975-1.143)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EE0F7D" w14:textId="1941DD2D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827</w:t>
            </w:r>
          </w:p>
        </w:tc>
      </w:tr>
      <w:tr w:rsidR="00F07824" w:rsidRPr="00CB1D2B" w14:paraId="0AC2F438" w14:textId="77777777" w:rsidTr="00CB1D2B">
        <w:trPr>
          <w:cantSplit/>
          <w:jc w:val="center"/>
        </w:trPr>
        <w:tc>
          <w:tcPr>
            <w:tcW w:w="2127" w:type="dxa"/>
            <w:tcBorders>
              <w:bottom w:val="single" w:sz="4" w:space="0" w:color="auto"/>
            </w:tcBorders>
            <w:shd w:val="clear" w:color="auto" w:fill="FFFFFF"/>
          </w:tcPr>
          <w:p w14:paraId="27BC3E30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236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AA8163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MR PRESSO: Raw</w:t>
            </w:r>
          </w:p>
        </w:tc>
        <w:tc>
          <w:tcPr>
            <w:tcW w:w="87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32BDE1" w14:textId="51D7AD7E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59</w:t>
            </w:r>
          </w:p>
        </w:tc>
        <w:tc>
          <w:tcPr>
            <w:tcW w:w="1964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AB57F3" w14:textId="0BA1F219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0.980-1.144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59DEBE" w14:textId="4A5EA437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465</w:t>
            </w:r>
          </w:p>
        </w:tc>
      </w:tr>
      <w:tr w:rsidR="00F07824" w:rsidRPr="00CB1D2B" w14:paraId="3E27AC75" w14:textId="77777777" w:rsidTr="00CB1D2B">
        <w:trPr>
          <w:cantSplit/>
          <w:jc w:val="center"/>
        </w:trPr>
        <w:tc>
          <w:tcPr>
            <w:tcW w:w="2127" w:type="dxa"/>
            <w:tcBorders>
              <w:top w:val="single" w:sz="4" w:space="0" w:color="auto"/>
            </w:tcBorders>
            <w:shd w:val="clear" w:color="auto" w:fill="FFFFFF"/>
          </w:tcPr>
          <w:p w14:paraId="741FCFF9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probable MDD</w:t>
            </w:r>
          </w:p>
        </w:tc>
        <w:tc>
          <w:tcPr>
            <w:tcW w:w="3236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7A762D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Inverse variance weighted</w:t>
            </w:r>
          </w:p>
        </w:tc>
        <w:tc>
          <w:tcPr>
            <w:tcW w:w="87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14536C" w14:textId="165A163A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718</w:t>
            </w:r>
          </w:p>
        </w:tc>
        <w:tc>
          <w:tcPr>
            <w:tcW w:w="196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D11D1F" w14:textId="2705130F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0.481-1.072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56DB4C" w14:textId="0056B204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056</w:t>
            </w:r>
          </w:p>
        </w:tc>
      </w:tr>
      <w:tr w:rsidR="00F07824" w:rsidRPr="00CB1D2B" w14:paraId="769829CC" w14:textId="77777777" w:rsidTr="00CB1D2B">
        <w:trPr>
          <w:cantSplit/>
          <w:jc w:val="center"/>
        </w:trPr>
        <w:tc>
          <w:tcPr>
            <w:tcW w:w="2127" w:type="dxa"/>
            <w:shd w:val="clear" w:color="auto" w:fill="FFFFFF"/>
          </w:tcPr>
          <w:p w14:paraId="130FD7AD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23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D1D326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Weighted median</w:t>
            </w:r>
          </w:p>
        </w:tc>
        <w:tc>
          <w:tcPr>
            <w:tcW w:w="87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9E47B3" w14:textId="02AA4D92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865</w:t>
            </w:r>
          </w:p>
        </w:tc>
        <w:tc>
          <w:tcPr>
            <w:tcW w:w="196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317146" w14:textId="1D3173E0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0.476-1.572)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D35CB3" w14:textId="7E164B1C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6348</w:t>
            </w:r>
          </w:p>
        </w:tc>
      </w:tr>
      <w:tr w:rsidR="00F07824" w:rsidRPr="00CB1D2B" w14:paraId="1F90931C" w14:textId="77777777" w:rsidTr="00CB1D2B">
        <w:trPr>
          <w:cantSplit/>
          <w:jc w:val="center"/>
        </w:trPr>
        <w:tc>
          <w:tcPr>
            <w:tcW w:w="2127" w:type="dxa"/>
            <w:shd w:val="clear" w:color="auto" w:fill="FFFFFF"/>
          </w:tcPr>
          <w:p w14:paraId="4688712B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23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6A5469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obust adjusted profile score</w:t>
            </w:r>
          </w:p>
        </w:tc>
        <w:tc>
          <w:tcPr>
            <w:tcW w:w="87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353F86" w14:textId="3D098FF6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740</w:t>
            </w:r>
          </w:p>
        </w:tc>
        <w:tc>
          <w:tcPr>
            <w:tcW w:w="196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D2C96D" w14:textId="337671E6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0.472-1.160)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863AF5" w14:textId="4F107959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890</w:t>
            </w:r>
          </w:p>
        </w:tc>
      </w:tr>
      <w:tr w:rsidR="00F07824" w:rsidRPr="00CB1D2B" w14:paraId="0874CEE8" w14:textId="77777777" w:rsidTr="00CB1D2B">
        <w:trPr>
          <w:cantSplit/>
          <w:jc w:val="center"/>
        </w:trPr>
        <w:tc>
          <w:tcPr>
            <w:tcW w:w="2127" w:type="dxa"/>
            <w:shd w:val="clear" w:color="auto" w:fill="FFFFFF"/>
          </w:tcPr>
          <w:p w14:paraId="0868654E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23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03036E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IVW radial</w:t>
            </w:r>
          </w:p>
        </w:tc>
        <w:tc>
          <w:tcPr>
            <w:tcW w:w="87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A75F3E" w14:textId="56DEFAE5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718</w:t>
            </w:r>
          </w:p>
        </w:tc>
        <w:tc>
          <w:tcPr>
            <w:tcW w:w="196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FD7D8E" w14:textId="37AE9E85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0.481-1.073)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C6749E" w14:textId="56894B98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056</w:t>
            </w:r>
          </w:p>
        </w:tc>
      </w:tr>
      <w:tr w:rsidR="00F07824" w:rsidRPr="00CB1D2B" w14:paraId="0005DDA3" w14:textId="77777777" w:rsidTr="00CB1D2B">
        <w:trPr>
          <w:cantSplit/>
          <w:jc w:val="center"/>
        </w:trPr>
        <w:tc>
          <w:tcPr>
            <w:tcW w:w="2127" w:type="dxa"/>
            <w:tcBorders>
              <w:bottom w:val="single" w:sz="4" w:space="0" w:color="auto"/>
            </w:tcBorders>
            <w:shd w:val="clear" w:color="auto" w:fill="FFFFFF"/>
          </w:tcPr>
          <w:p w14:paraId="0432575A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236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4DCC99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MR PRESSO</w:t>
            </w:r>
          </w:p>
        </w:tc>
        <w:tc>
          <w:tcPr>
            <w:tcW w:w="87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AEC633" w14:textId="24DCF054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718</w:t>
            </w:r>
          </w:p>
        </w:tc>
        <w:tc>
          <w:tcPr>
            <w:tcW w:w="1964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F66A59" w14:textId="037306C3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0.481-1.072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5A874F" w14:textId="103E0DD2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1064</w:t>
            </w:r>
          </w:p>
        </w:tc>
      </w:tr>
      <w:tr w:rsidR="00A04C4F" w:rsidRPr="00CB1D2B" w14:paraId="62C844B6" w14:textId="77777777" w:rsidTr="00CB1D2B">
        <w:trPr>
          <w:cantSplit/>
          <w:jc w:val="center"/>
        </w:trPr>
        <w:tc>
          <w:tcPr>
            <w:tcW w:w="2127" w:type="dxa"/>
            <w:vMerge w:val="restart"/>
            <w:tcBorders>
              <w:top w:val="single" w:sz="4" w:space="0" w:color="auto"/>
            </w:tcBorders>
            <w:shd w:val="clear" w:color="auto" w:fill="FFFFFF"/>
          </w:tcPr>
          <w:p w14:paraId="7C1453F5" w14:textId="77777777" w:rsidR="00A04C4F" w:rsidRPr="00CB1D2B" w:rsidRDefault="00A04C4F" w:rsidP="00F07824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ICD-9/10-based MDD</w:t>
            </w:r>
          </w:p>
        </w:tc>
        <w:tc>
          <w:tcPr>
            <w:tcW w:w="3236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E5E27B" w14:textId="77777777" w:rsidR="00A04C4F" w:rsidRPr="00CB1D2B" w:rsidRDefault="00A04C4F" w:rsidP="00F07824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Inverse variance weighted</w:t>
            </w:r>
          </w:p>
        </w:tc>
        <w:tc>
          <w:tcPr>
            <w:tcW w:w="87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2E4F7E" w14:textId="58797C12" w:rsidR="00A04C4F" w:rsidRPr="00CB1D2B" w:rsidRDefault="00A04C4F" w:rsidP="002F452E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hAnsi="Times New Roman" w:cs="Times New Roman"/>
              </w:rPr>
              <w:t>1.074</w:t>
            </w:r>
          </w:p>
        </w:tc>
        <w:tc>
          <w:tcPr>
            <w:tcW w:w="196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AC6133" w14:textId="29BA1D21" w:rsidR="00A04C4F" w:rsidRPr="00CB1D2B" w:rsidRDefault="00A04C4F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hAnsi="Times New Roman" w:cs="Times New Roman"/>
              </w:rPr>
              <w:t>(0.451-2.555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19C5DB" w14:textId="0D410ADD" w:rsidR="00A04C4F" w:rsidRPr="00CB1D2B" w:rsidRDefault="00A04C4F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hAnsi="Times New Roman" w:cs="Times New Roman"/>
              </w:rPr>
              <w:t>0.8720</w:t>
            </w:r>
          </w:p>
        </w:tc>
      </w:tr>
      <w:tr w:rsidR="00A04C4F" w:rsidRPr="00CB1D2B" w14:paraId="09711F5B" w14:textId="77777777" w:rsidTr="00CB1D2B">
        <w:trPr>
          <w:cantSplit/>
          <w:jc w:val="center"/>
        </w:trPr>
        <w:tc>
          <w:tcPr>
            <w:tcW w:w="2127" w:type="dxa"/>
            <w:vMerge/>
            <w:shd w:val="clear" w:color="auto" w:fill="FFFFFF"/>
          </w:tcPr>
          <w:p w14:paraId="3800F85F" w14:textId="77777777" w:rsidR="00A04C4F" w:rsidRPr="00CB1D2B" w:rsidRDefault="00A04C4F" w:rsidP="00F07824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23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4530D3" w14:textId="77777777" w:rsidR="00A04C4F" w:rsidRPr="00CB1D2B" w:rsidRDefault="00A04C4F" w:rsidP="00F07824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Weighted median</w:t>
            </w:r>
          </w:p>
        </w:tc>
        <w:tc>
          <w:tcPr>
            <w:tcW w:w="87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6EE01A" w14:textId="03D1F4CA" w:rsidR="00A04C4F" w:rsidRPr="00CB1D2B" w:rsidRDefault="00A04C4F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hAnsi="Times New Roman" w:cs="Times New Roman"/>
              </w:rPr>
              <w:t>1.201</w:t>
            </w:r>
          </w:p>
        </w:tc>
        <w:tc>
          <w:tcPr>
            <w:tcW w:w="196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9809EF" w14:textId="1DCE567C" w:rsidR="00A04C4F" w:rsidRPr="00CB1D2B" w:rsidRDefault="00A04C4F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hAnsi="Times New Roman" w:cs="Times New Roman"/>
              </w:rPr>
              <w:t>(0.333-4.327)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C1CA0D" w14:textId="6FAA42B8" w:rsidR="00A04C4F" w:rsidRPr="00CB1D2B" w:rsidRDefault="00A04C4F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hAnsi="Times New Roman" w:cs="Times New Roman"/>
              </w:rPr>
              <w:t>0.7796</w:t>
            </w:r>
          </w:p>
        </w:tc>
      </w:tr>
      <w:tr w:rsidR="00F07824" w:rsidRPr="00CB1D2B" w14:paraId="651134F4" w14:textId="77777777" w:rsidTr="00CB1D2B">
        <w:trPr>
          <w:cantSplit/>
          <w:jc w:val="center"/>
        </w:trPr>
        <w:tc>
          <w:tcPr>
            <w:tcW w:w="2127" w:type="dxa"/>
            <w:shd w:val="clear" w:color="auto" w:fill="FFFFFF"/>
          </w:tcPr>
          <w:p w14:paraId="53CC963D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23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AC7421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obust adjusted profile score</w:t>
            </w:r>
          </w:p>
        </w:tc>
        <w:tc>
          <w:tcPr>
            <w:tcW w:w="87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F00B40" w14:textId="7535D140" w:rsidR="00F07824" w:rsidRPr="00CB1D2B" w:rsidRDefault="00B519FA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hAnsi="Times New Roman" w:cs="Times New Roman"/>
              </w:rPr>
              <w:t>1.019</w:t>
            </w:r>
          </w:p>
        </w:tc>
        <w:tc>
          <w:tcPr>
            <w:tcW w:w="196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EC7A5B" w14:textId="3D6A26A3" w:rsidR="00F07824" w:rsidRPr="00CB1D2B" w:rsidRDefault="00B519FA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hAnsi="Times New Roman" w:cs="Times New Roman"/>
              </w:rPr>
              <w:t>(0.393-2.645)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1EC250" w14:textId="19521B86" w:rsidR="00F07824" w:rsidRPr="00CB1D2B" w:rsidRDefault="00B519FA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hAnsi="Times New Roman" w:cs="Times New Roman"/>
              </w:rPr>
              <w:t>0.9689</w:t>
            </w:r>
          </w:p>
        </w:tc>
      </w:tr>
      <w:tr w:rsidR="00F07824" w:rsidRPr="00CB1D2B" w14:paraId="6306A531" w14:textId="77777777" w:rsidTr="00CB1D2B">
        <w:trPr>
          <w:cantSplit/>
          <w:jc w:val="center"/>
        </w:trPr>
        <w:tc>
          <w:tcPr>
            <w:tcW w:w="2127" w:type="dxa"/>
            <w:shd w:val="clear" w:color="auto" w:fill="FFFFFF"/>
          </w:tcPr>
          <w:p w14:paraId="60294FD4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23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E85407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IVW radial</w:t>
            </w:r>
          </w:p>
        </w:tc>
        <w:tc>
          <w:tcPr>
            <w:tcW w:w="87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EC6C7C" w14:textId="7B893105" w:rsidR="00F07824" w:rsidRPr="00CB1D2B" w:rsidRDefault="00B519FA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hAnsi="Times New Roman" w:cs="Times New Roman"/>
              </w:rPr>
              <w:t>1.074</w:t>
            </w:r>
          </w:p>
        </w:tc>
        <w:tc>
          <w:tcPr>
            <w:tcW w:w="196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0A7FA7" w14:textId="3681EFEA" w:rsidR="00F07824" w:rsidRPr="00CB1D2B" w:rsidRDefault="00B519FA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hAnsi="Times New Roman" w:cs="Times New Roman"/>
              </w:rPr>
              <w:t>(0.456-2.528)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D002C2" w14:textId="2E77B65C" w:rsidR="00F07824" w:rsidRPr="00CB1D2B" w:rsidRDefault="00B519FA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hAnsi="Times New Roman" w:cs="Times New Roman"/>
              </w:rPr>
              <w:t>0.8705</w:t>
            </w:r>
          </w:p>
        </w:tc>
      </w:tr>
      <w:tr w:rsidR="00F07824" w:rsidRPr="00CB1D2B" w14:paraId="7C78D3D6" w14:textId="77777777" w:rsidTr="00CB1D2B">
        <w:trPr>
          <w:cantSplit/>
          <w:jc w:val="center"/>
        </w:trPr>
        <w:tc>
          <w:tcPr>
            <w:tcW w:w="2127" w:type="dxa"/>
            <w:tcBorders>
              <w:bottom w:val="single" w:sz="4" w:space="0" w:color="auto"/>
            </w:tcBorders>
            <w:shd w:val="clear" w:color="auto" w:fill="FFFFFF"/>
          </w:tcPr>
          <w:p w14:paraId="10FC250A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236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25BB1D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MR PRESSO</w:t>
            </w:r>
          </w:p>
        </w:tc>
        <w:tc>
          <w:tcPr>
            <w:tcW w:w="87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881024" w14:textId="49EAD290" w:rsidR="00F07824" w:rsidRPr="00CB1D2B" w:rsidRDefault="00B519FA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hAnsi="Times New Roman" w:cs="Times New Roman"/>
              </w:rPr>
              <w:t>1.074</w:t>
            </w:r>
          </w:p>
        </w:tc>
        <w:tc>
          <w:tcPr>
            <w:tcW w:w="1964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E00F4B" w14:textId="045671E2" w:rsidR="00F07824" w:rsidRPr="00CB1D2B" w:rsidRDefault="00B519FA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hAnsi="Times New Roman" w:cs="Times New Roman"/>
              </w:rPr>
              <w:t>(0.456-2.528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B77E65" w14:textId="1183DBDC" w:rsidR="00F07824" w:rsidRPr="00CB1D2B" w:rsidRDefault="00B519FA" w:rsidP="00F07824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hAnsi="Times New Roman" w:cs="Times New Roman"/>
              </w:rPr>
              <w:t>0.8705</w:t>
            </w:r>
          </w:p>
        </w:tc>
      </w:tr>
      <w:tr w:rsidR="00F07824" w:rsidRPr="00CB1D2B" w14:paraId="78AEC292" w14:textId="77777777" w:rsidTr="00CB1D2B">
        <w:trPr>
          <w:cantSplit/>
          <w:jc w:val="center"/>
        </w:trPr>
        <w:tc>
          <w:tcPr>
            <w:tcW w:w="2127" w:type="dxa"/>
            <w:tcBorders>
              <w:top w:val="single" w:sz="4" w:space="0" w:color="auto"/>
            </w:tcBorders>
            <w:shd w:val="clear" w:color="auto" w:fill="FFFFFF"/>
          </w:tcPr>
          <w:p w14:paraId="4263AF34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anxiety</w:t>
            </w:r>
          </w:p>
        </w:tc>
        <w:tc>
          <w:tcPr>
            <w:tcW w:w="3236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453E7A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Inverse variance weighted</w:t>
            </w:r>
          </w:p>
        </w:tc>
        <w:tc>
          <w:tcPr>
            <w:tcW w:w="87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7A86F7" w14:textId="232CEB77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8</w:t>
            </w:r>
          </w:p>
        </w:tc>
        <w:tc>
          <w:tcPr>
            <w:tcW w:w="196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9897DC" w14:textId="16439D8D" w:rsidR="00F07824" w:rsidRPr="00CB1D2B" w:rsidRDefault="00F07824" w:rsidP="00F07824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0.983-</w:t>
            </w:r>
            <w:r w:rsidR="002F452E" w:rsidRPr="00CB1D2B">
              <w:rPr>
                <w:rFonts w:ascii="Times New Roman" w:eastAsia="Arial" w:hAnsi="Times New Roman" w:cs="Times New Roman"/>
                <w:color w:val="111111"/>
              </w:rPr>
              <w:t>1.012</w:t>
            </w:r>
            <w:r w:rsidRPr="00CB1D2B">
              <w:rPr>
                <w:rFonts w:ascii="Times New Roman" w:eastAsia="Arial" w:hAnsi="Times New Roman" w:cs="Times New Roman"/>
                <w:color w:val="111111"/>
              </w:rPr>
              <w:t>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069C80" w14:textId="7D0BB8EE" w:rsidR="00F07824" w:rsidRPr="00CB1D2B" w:rsidRDefault="002F452E" w:rsidP="00F07824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7502</w:t>
            </w:r>
          </w:p>
        </w:tc>
      </w:tr>
      <w:tr w:rsidR="00F07824" w:rsidRPr="00CB1D2B" w14:paraId="4602F217" w14:textId="77777777" w:rsidTr="00CB1D2B">
        <w:trPr>
          <w:cantSplit/>
          <w:jc w:val="center"/>
        </w:trPr>
        <w:tc>
          <w:tcPr>
            <w:tcW w:w="2127" w:type="dxa"/>
            <w:shd w:val="clear" w:color="auto" w:fill="FFFFFF"/>
          </w:tcPr>
          <w:p w14:paraId="636B66B4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23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4FF769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Weighted median</w:t>
            </w:r>
          </w:p>
        </w:tc>
        <w:tc>
          <w:tcPr>
            <w:tcW w:w="87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D33FD3" w14:textId="4F5F09F7" w:rsidR="00F07824" w:rsidRPr="00CB1D2B" w:rsidRDefault="002F452E" w:rsidP="00F07824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000</w:t>
            </w:r>
          </w:p>
        </w:tc>
        <w:tc>
          <w:tcPr>
            <w:tcW w:w="196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4462D6" w14:textId="59924040" w:rsidR="00F07824" w:rsidRPr="00CB1D2B" w:rsidRDefault="002F452E" w:rsidP="00F07824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0.978-1.023)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9075C5" w14:textId="7549CE4B" w:rsidR="00F07824" w:rsidRPr="00CB1D2B" w:rsidRDefault="002F452E" w:rsidP="00F07824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750</w:t>
            </w:r>
          </w:p>
        </w:tc>
      </w:tr>
      <w:tr w:rsidR="00F07824" w:rsidRPr="00CB1D2B" w14:paraId="48E4E70E" w14:textId="77777777" w:rsidTr="00CB1D2B">
        <w:trPr>
          <w:cantSplit/>
          <w:jc w:val="center"/>
        </w:trPr>
        <w:tc>
          <w:tcPr>
            <w:tcW w:w="2127" w:type="dxa"/>
            <w:shd w:val="clear" w:color="auto" w:fill="FFFFFF"/>
          </w:tcPr>
          <w:p w14:paraId="7A0E28EE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23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4524BB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obust adjusted profile score</w:t>
            </w:r>
          </w:p>
        </w:tc>
        <w:tc>
          <w:tcPr>
            <w:tcW w:w="87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9ECD8F" w14:textId="22BDE7A2" w:rsidR="00F07824" w:rsidRPr="00CB1D2B" w:rsidRDefault="002F452E" w:rsidP="00F07824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9</w:t>
            </w:r>
          </w:p>
        </w:tc>
        <w:tc>
          <w:tcPr>
            <w:tcW w:w="196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40C690" w14:textId="2735FEBF" w:rsidR="00F07824" w:rsidRPr="00CB1D2B" w:rsidRDefault="002F452E" w:rsidP="00F07824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0.983-1.014)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0E2D18" w14:textId="277BBE69" w:rsidR="00F07824" w:rsidRPr="00CB1D2B" w:rsidRDefault="002F452E" w:rsidP="00F07824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8664</w:t>
            </w:r>
          </w:p>
        </w:tc>
      </w:tr>
      <w:tr w:rsidR="00F07824" w:rsidRPr="00CB1D2B" w14:paraId="579991E5" w14:textId="77777777" w:rsidTr="00CB1D2B">
        <w:trPr>
          <w:cantSplit/>
          <w:jc w:val="center"/>
        </w:trPr>
        <w:tc>
          <w:tcPr>
            <w:tcW w:w="2127" w:type="dxa"/>
            <w:shd w:val="clear" w:color="auto" w:fill="FFFFFF"/>
          </w:tcPr>
          <w:p w14:paraId="1080EF29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23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63C106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IVW radial</w:t>
            </w:r>
          </w:p>
        </w:tc>
        <w:tc>
          <w:tcPr>
            <w:tcW w:w="87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F0E7CF" w14:textId="5A715E0C" w:rsidR="00F07824" w:rsidRPr="00CB1D2B" w:rsidRDefault="002F452E" w:rsidP="00F07824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8</w:t>
            </w:r>
          </w:p>
        </w:tc>
        <w:tc>
          <w:tcPr>
            <w:tcW w:w="196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F9C7DD" w14:textId="68794E64" w:rsidR="00F07824" w:rsidRPr="00CB1D2B" w:rsidRDefault="002F452E" w:rsidP="00F07824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0.983-1.012)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75570E" w14:textId="4CD05554" w:rsidR="00F07824" w:rsidRPr="00CB1D2B" w:rsidRDefault="002F452E" w:rsidP="00F07824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7503</w:t>
            </w:r>
          </w:p>
        </w:tc>
      </w:tr>
      <w:tr w:rsidR="00F07824" w:rsidRPr="00CB1D2B" w14:paraId="108F3C94" w14:textId="77777777" w:rsidTr="00CB1D2B">
        <w:trPr>
          <w:cantSplit/>
          <w:jc w:val="center"/>
        </w:trPr>
        <w:tc>
          <w:tcPr>
            <w:tcW w:w="2127" w:type="dxa"/>
            <w:tcBorders>
              <w:bottom w:val="single" w:sz="12" w:space="0" w:color="auto"/>
            </w:tcBorders>
            <w:shd w:val="clear" w:color="auto" w:fill="FFFFFF"/>
          </w:tcPr>
          <w:p w14:paraId="397EE7EA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236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93E129" w14:textId="77777777" w:rsidR="00F07824" w:rsidRPr="00CB1D2B" w:rsidRDefault="00F07824" w:rsidP="00F07824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MR PRESSO</w:t>
            </w:r>
          </w:p>
        </w:tc>
        <w:tc>
          <w:tcPr>
            <w:tcW w:w="871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31C3FA" w14:textId="4FC33AA4" w:rsidR="00F07824" w:rsidRPr="00CB1D2B" w:rsidRDefault="002F452E" w:rsidP="002F452E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998</w:t>
            </w:r>
          </w:p>
        </w:tc>
        <w:tc>
          <w:tcPr>
            <w:tcW w:w="1964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381EBE" w14:textId="13D0F957" w:rsidR="00F07824" w:rsidRPr="00CB1D2B" w:rsidRDefault="002F452E" w:rsidP="00F07824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0.983-1.012)</w:t>
            </w:r>
          </w:p>
        </w:tc>
        <w:tc>
          <w:tcPr>
            <w:tcW w:w="1276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003F74" w14:textId="331D278C" w:rsidR="00F07824" w:rsidRPr="00CB1D2B" w:rsidRDefault="002F452E" w:rsidP="00F07824">
            <w:pPr>
              <w:spacing w:before="40" w:after="40"/>
              <w:ind w:left="100" w:right="100"/>
              <w:jc w:val="center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7504</w:t>
            </w:r>
          </w:p>
        </w:tc>
      </w:tr>
    </w:tbl>
    <w:p w14:paraId="3FCF924A" w14:textId="77777777" w:rsidR="00B519FA" w:rsidRPr="00CB1D2B" w:rsidRDefault="00B519FA" w:rsidP="00B519FA">
      <w:pPr>
        <w:rPr>
          <w:rFonts w:ascii="Times New Roman" w:hAnsi="Times New Roman" w:cs="Times New Roman"/>
          <w:sz w:val="22"/>
          <w:szCs w:val="22"/>
        </w:rPr>
      </w:pPr>
      <w:r w:rsidRPr="00CB1D2B">
        <w:rPr>
          <w:rFonts w:ascii="Times New Roman" w:hAnsi="Times New Roman" w:cs="Times New Roman"/>
          <w:sz w:val="22"/>
          <w:szCs w:val="22"/>
        </w:rPr>
        <w:t xml:space="preserve">MR PRESSO, MR Pleiotropy RESidual Sum and Outlier. MDD, major depressive disorder. </w:t>
      </w:r>
    </w:p>
    <w:p w14:paraId="0EE21B54" w14:textId="77777777" w:rsidR="00F07824" w:rsidRPr="00323E70" w:rsidRDefault="00F07824" w:rsidP="00FB101B">
      <w:pPr>
        <w:rPr>
          <w:rFonts w:ascii="Arial" w:hAnsi="Arial" w:cs="Arial"/>
          <w:sz w:val="22"/>
          <w:szCs w:val="22"/>
        </w:rPr>
      </w:pPr>
    </w:p>
    <w:p w14:paraId="291C08CF" w14:textId="77777777" w:rsidR="00FB101B" w:rsidRPr="00323E70" w:rsidRDefault="00FB101B">
      <w:pPr>
        <w:rPr>
          <w:rFonts w:ascii="Arial" w:hAnsi="Arial" w:cs="Arial"/>
          <w:sz w:val="22"/>
          <w:szCs w:val="22"/>
        </w:rPr>
      </w:pPr>
      <w:r w:rsidRPr="00323E70">
        <w:rPr>
          <w:rFonts w:ascii="Arial" w:hAnsi="Arial" w:cs="Arial"/>
          <w:sz w:val="22"/>
          <w:szCs w:val="22"/>
        </w:rPr>
        <w:br w:type="page"/>
      </w:r>
    </w:p>
    <w:p w14:paraId="338AB907" w14:textId="0C5AC8D9" w:rsidR="009D1F3F" w:rsidRPr="00CB1D2B" w:rsidRDefault="00DC612F" w:rsidP="009D1F3F">
      <w:pPr>
        <w:rPr>
          <w:rFonts w:ascii="Times New Roman" w:hAnsi="Times New Roman" w:cs="Times New Roman"/>
        </w:rPr>
      </w:pPr>
      <w:r w:rsidRPr="00CB1D2B">
        <w:rPr>
          <w:rFonts w:ascii="Times New Roman" w:hAnsi="Times New Roman" w:cs="Times New Roman"/>
        </w:rPr>
        <w:lastRenderedPageBreak/>
        <w:t xml:space="preserve">Table </w:t>
      </w:r>
      <w:r w:rsidR="003B23F6" w:rsidRPr="00CB1D2B">
        <w:rPr>
          <w:rFonts w:ascii="Times New Roman" w:hAnsi="Times New Roman" w:cs="Times New Roman"/>
        </w:rPr>
        <w:t>S</w:t>
      </w:r>
      <w:r w:rsidR="00284463">
        <w:rPr>
          <w:rFonts w:ascii="Times New Roman" w:hAnsi="Times New Roman" w:cs="Times New Roman"/>
        </w:rPr>
        <w:t>7</w:t>
      </w:r>
      <w:r w:rsidR="009D1F3F" w:rsidRPr="00CB1D2B">
        <w:rPr>
          <w:rFonts w:ascii="Times New Roman" w:hAnsi="Times New Roman" w:cs="Times New Roman"/>
        </w:rPr>
        <w:tab/>
        <w:t>Mendelian randomization estimates for the relationship between atopic dermatitis and positive control outcome asthma as well as with negative control outcome type 2 diabetes</w:t>
      </w:r>
    </w:p>
    <w:tbl>
      <w:tblPr>
        <w:tblW w:w="9309" w:type="dxa"/>
        <w:jc w:val="center"/>
        <w:tblLayout w:type="fixed"/>
        <w:tblLook w:val="0420" w:firstRow="1" w:lastRow="0" w:firstColumn="0" w:lastColumn="0" w:noHBand="0" w:noVBand="1"/>
      </w:tblPr>
      <w:tblGrid>
        <w:gridCol w:w="2647"/>
        <w:gridCol w:w="3119"/>
        <w:gridCol w:w="897"/>
        <w:gridCol w:w="1559"/>
        <w:gridCol w:w="1087"/>
      </w:tblGrid>
      <w:tr w:rsidR="009D1F3F" w:rsidRPr="00545072" w14:paraId="74BADBBE" w14:textId="77777777" w:rsidTr="000F1490">
        <w:trPr>
          <w:cantSplit/>
          <w:tblHeader/>
          <w:jc w:val="center"/>
        </w:trPr>
        <w:tc>
          <w:tcPr>
            <w:tcW w:w="264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6BE9147C" w14:textId="77777777" w:rsidR="009D1F3F" w:rsidRPr="00CB1D2B" w:rsidRDefault="009D1F3F" w:rsidP="00B242A2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Outcomes</w:t>
            </w:r>
          </w:p>
        </w:tc>
        <w:tc>
          <w:tcPr>
            <w:tcW w:w="311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C3DC2B" w14:textId="77777777" w:rsidR="009D1F3F" w:rsidRPr="00CB1D2B" w:rsidRDefault="009D1F3F" w:rsidP="00B242A2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Method</w:t>
            </w:r>
          </w:p>
        </w:tc>
        <w:tc>
          <w:tcPr>
            <w:tcW w:w="89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E25907" w14:textId="77777777" w:rsidR="009D1F3F" w:rsidRPr="00CB1D2B" w:rsidRDefault="009D1F3F" w:rsidP="00B242A2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OR</w:t>
            </w:r>
          </w:p>
        </w:tc>
        <w:tc>
          <w:tcPr>
            <w:tcW w:w="155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7E419B" w14:textId="77777777" w:rsidR="009D1F3F" w:rsidRPr="00CB1D2B" w:rsidRDefault="009D1F3F" w:rsidP="00B242A2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95% CI)</w:t>
            </w:r>
          </w:p>
        </w:tc>
        <w:tc>
          <w:tcPr>
            <w:tcW w:w="108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A7858A" w14:textId="77777777" w:rsidR="009D1F3F" w:rsidRPr="00CB1D2B" w:rsidRDefault="009D1F3F" w:rsidP="00B242A2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i/>
                <w:color w:val="111111"/>
              </w:rPr>
              <w:t>P</w:t>
            </w:r>
            <w:r w:rsidRPr="00CB1D2B">
              <w:rPr>
                <w:rFonts w:ascii="Times New Roman" w:eastAsia="Arial" w:hAnsi="Times New Roman" w:cs="Times New Roman"/>
                <w:color w:val="111111"/>
              </w:rPr>
              <w:t xml:space="preserve"> value</w:t>
            </w:r>
          </w:p>
        </w:tc>
      </w:tr>
      <w:tr w:rsidR="000F1490" w:rsidRPr="00545072" w14:paraId="585A25A5" w14:textId="77777777" w:rsidTr="000F1490">
        <w:trPr>
          <w:cantSplit/>
          <w:trHeight w:val="227"/>
          <w:jc w:val="center"/>
        </w:trPr>
        <w:tc>
          <w:tcPr>
            <w:tcW w:w="2647" w:type="dxa"/>
            <w:shd w:val="clear" w:color="auto" w:fill="FFFFFF"/>
          </w:tcPr>
          <w:p w14:paraId="3F8CF558" w14:textId="3A3991D2" w:rsidR="000F1490" w:rsidRPr="00CB1D2B" w:rsidRDefault="00811BC5" w:rsidP="000F1490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Asthma</w:t>
            </w:r>
          </w:p>
        </w:tc>
        <w:tc>
          <w:tcPr>
            <w:tcW w:w="31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AD0B69" w14:textId="77777777" w:rsidR="000F1490" w:rsidRPr="00CB1D2B" w:rsidRDefault="000F1490" w:rsidP="000F1490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Inverse variance weighted</w:t>
            </w:r>
          </w:p>
        </w:tc>
        <w:tc>
          <w:tcPr>
            <w:tcW w:w="89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9B77D7" w14:textId="77777777" w:rsidR="000F1490" w:rsidRPr="00CB1D2B" w:rsidRDefault="000F1490" w:rsidP="00447F62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617</w:t>
            </w:r>
          </w:p>
        </w:tc>
        <w:tc>
          <w:tcPr>
            <w:tcW w:w="155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512B86" w14:textId="77777777" w:rsidR="000F1490" w:rsidRPr="00CB1D2B" w:rsidRDefault="000F1490" w:rsidP="00447F62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1.351-1.935)</w:t>
            </w:r>
          </w:p>
        </w:tc>
        <w:tc>
          <w:tcPr>
            <w:tcW w:w="10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FFAB44" w14:textId="77777777" w:rsidR="000F1490" w:rsidRPr="00CB1D2B" w:rsidRDefault="000F1490" w:rsidP="00447F62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6x10</w:t>
            </w:r>
            <w:r w:rsidRPr="00CB1D2B">
              <w:rPr>
                <w:rFonts w:ascii="Times New Roman" w:eastAsia="Arial" w:hAnsi="Times New Roman" w:cs="Times New Roman"/>
                <w:color w:val="111111"/>
                <w:vertAlign w:val="superscript"/>
              </w:rPr>
              <w:t>-7</w:t>
            </w:r>
          </w:p>
        </w:tc>
      </w:tr>
      <w:tr w:rsidR="000F1490" w:rsidRPr="00545072" w14:paraId="6761FEC9" w14:textId="77777777" w:rsidTr="000F1490">
        <w:trPr>
          <w:cantSplit/>
          <w:jc w:val="center"/>
        </w:trPr>
        <w:tc>
          <w:tcPr>
            <w:tcW w:w="2647" w:type="dxa"/>
            <w:shd w:val="clear" w:color="auto" w:fill="FFFFFF"/>
          </w:tcPr>
          <w:p w14:paraId="156311E5" w14:textId="77777777" w:rsidR="000F1490" w:rsidRPr="00CB1D2B" w:rsidRDefault="000F1490" w:rsidP="000F1490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1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B247B3" w14:textId="77777777" w:rsidR="000F1490" w:rsidRPr="00CB1D2B" w:rsidRDefault="000F1490" w:rsidP="000F1490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Weighted median</w:t>
            </w:r>
          </w:p>
        </w:tc>
        <w:tc>
          <w:tcPr>
            <w:tcW w:w="89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7558C6" w14:textId="77777777" w:rsidR="000F1490" w:rsidRPr="00CB1D2B" w:rsidRDefault="000F1490" w:rsidP="00447F62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554</w:t>
            </w:r>
          </w:p>
        </w:tc>
        <w:tc>
          <w:tcPr>
            <w:tcW w:w="155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EDB66FE" w14:textId="77777777" w:rsidR="000F1490" w:rsidRPr="00CB1D2B" w:rsidRDefault="000F1490" w:rsidP="00447F62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1.253-1.927)</w:t>
            </w:r>
          </w:p>
        </w:tc>
        <w:tc>
          <w:tcPr>
            <w:tcW w:w="10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0AE78E" w14:textId="77777777" w:rsidR="000F1490" w:rsidRPr="00CB1D2B" w:rsidRDefault="000F1490" w:rsidP="00447F62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6.0 x10</w:t>
            </w:r>
            <w:r w:rsidRPr="00CB1D2B">
              <w:rPr>
                <w:rFonts w:ascii="Times New Roman" w:eastAsia="Arial" w:hAnsi="Times New Roman" w:cs="Times New Roman"/>
                <w:color w:val="111111"/>
                <w:vertAlign w:val="superscript"/>
              </w:rPr>
              <w:t>-5</w:t>
            </w:r>
          </w:p>
        </w:tc>
      </w:tr>
      <w:tr w:rsidR="000F1490" w:rsidRPr="00545072" w14:paraId="3E6212A6" w14:textId="77777777" w:rsidTr="000F1490">
        <w:trPr>
          <w:cantSplit/>
          <w:jc w:val="center"/>
        </w:trPr>
        <w:tc>
          <w:tcPr>
            <w:tcW w:w="2647" w:type="dxa"/>
            <w:shd w:val="clear" w:color="auto" w:fill="FFFFFF"/>
          </w:tcPr>
          <w:p w14:paraId="35785ACF" w14:textId="77777777" w:rsidR="000F1490" w:rsidRPr="00CB1D2B" w:rsidRDefault="000F1490" w:rsidP="000F1490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1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407F5A" w14:textId="77777777" w:rsidR="000F1490" w:rsidRPr="00CB1D2B" w:rsidRDefault="000F1490" w:rsidP="000F1490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obust adjusted profile score</w:t>
            </w:r>
          </w:p>
        </w:tc>
        <w:tc>
          <w:tcPr>
            <w:tcW w:w="89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629CD3" w14:textId="77777777" w:rsidR="000F1490" w:rsidRPr="00CB1D2B" w:rsidRDefault="000F1490" w:rsidP="00447F62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724</w:t>
            </w:r>
          </w:p>
        </w:tc>
        <w:tc>
          <w:tcPr>
            <w:tcW w:w="155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273187" w14:textId="77777777" w:rsidR="000F1490" w:rsidRPr="00CB1D2B" w:rsidRDefault="000F1490" w:rsidP="00447F62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1.424-2.087)</w:t>
            </w:r>
          </w:p>
        </w:tc>
        <w:tc>
          <w:tcPr>
            <w:tcW w:w="10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A3F105" w14:textId="77777777" w:rsidR="000F1490" w:rsidRPr="00CB1D2B" w:rsidRDefault="000F1490" w:rsidP="00447F62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2.3 x10</w:t>
            </w:r>
            <w:r w:rsidRPr="00CB1D2B">
              <w:rPr>
                <w:rFonts w:ascii="Times New Roman" w:eastAsia="Arial" w:hAnsi="Times New Roman" w:cs="Times New Roman"/>
                <w:color w:val="111111"/>
                <w:vertAlign w:val="superscript"/>
              </w:rPr>
              <w:t>-8</w:t>
            </w:r>
          </w:p>
        </w:tc>
      </w:tr>
      <w:tr w:rsidR="000F1490" w:rsidRPr="00545072" w14:paraId="1974E56A" w14:textId="77777777" w:rsidTr="000F1490">
        <w:trPr>
          <w:cantSplit/>
          <w:jc w:val="center"/>
        </w:trPr>
        <w:tc>
          <w:tcPr>
            <w:tcW w:w="2647" w:type="dxa"/>
            <w:shd w:val="clear" w:color="auto" w:fill="FFFFFF"/>
          </w:tcPr>
          <w:p w14:paraId="53724F3B" w14:textId="77777777" w:rsidR="000F1490" w:rsidRPr="00CB1D2B" w:rsidRDefault="000F1490" w:rsidP="000F1490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1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567DF9" w14:textId="77777777" w:rsidR="000F1490" w:rsidRPr="00CB1D2B" w:rsidRDefault="000F1490" w:rsidP="000F1490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IVW radial</w:t>
            </w:r>
          </w:p>
        </w:tc>
        <w:tc>
          <w:tcPr>
            <w:tcW w:w="89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2B96BF" w14:textId="77777777" w:rsidR="000F1490" w:rsidRPr="00CB1D2B" w:rsidRDefault="000F1490" w:rsidP="00447F62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628</w:t>
            </w:r>
          </w:p>
        </w:tc>
        <w:tc>
          <w:tcPr>
            <w:tcW w:w="155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42D656" w14:textId="77777777" w:rsidR="000F1490" w:rsidRPr="00CB1D2B" w:rsidRDefault="000F1490" w:rsidP="00447F62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1.362-1.945)</w:t>
            </w:r>
          </w:p>
        </w:tc>
        <w:tc>
          <w:tcPr>
            <w:tcW w:w="10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255685" w14:textId="77777777" w:rsidR="000F1490" w:rsidRPr="00CB1D2B" w:rsidRDefault="000F1490" w:rsidP="00447F62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8.3 x10</w:t>
            </w:r>
            <w:r w:rsidRPr="00CB1D2B">
              <w:rPr>
                <w:rFonts w:ascii="Times New Roman" w:eastAsia="Arial" w:hAnsi="Times New Roman" w:cs="Times New Roman"/>
                <w:color w:val="111111"/>
                <w:vertAlign w:val="superscript"/>
              </w:rPr>
              <w:t>-8</w:t>
            </w:r>
          </w:p>
        </w:tc>
      </w:tr>
      <w:tr w:rsidR="000F1490" w:rsidRPr="00545072" w14:paraId="359D1EA8" w14:textId="77777777" w:rsidTr="000F1490">
        <w:trPr>
          <w:cantSplit/>
          <w:jc w:val="center"/>
        </w:trPr>
        <w:tc>
          <w:tcPr>
            <w:tcW w:w="2647" w:type="dxa"/>
            <w:tcBorders>
              <w:bottom w:val="single" w:sz="4" w:space="0" w:color="auto"/>
            </w:tcBorders>
            <w:shd w:val="clear" w:color="auto" w:fill="FFFFFF"/>
          </w:tcPr>
          <w:p w14:paraId="3491D6B8" w14:textId="77777777" w:rsidR="000F1490" w:rsidRPr="00CB1D2B" w:rsidRDefault="000F1490" w:rsidP="000F1490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119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E7280F" w14:textId="77777777" w:rsidR="000F1490" w:rsidRPr="00CB1D2B" w:rsidRDefault="000F1490" w:rsidP="000F1490">
            <w:pPr>
              <w:spacing w:before="40" w:after="40"/>
              <w:ind w:left="100" w:right="100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MR PRESSO</w:t>
            </w:r>
          </w:p>
        </w:tc>
        <w:tc>
          <w:tcPr>
            <w:tcW w:w="897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F8B1C7" w14:textId="77777777" w:rsidR="000F1490" w:rsidRPr="00CB1D2B" w:rsidRDefault="000F1490" w:rsidP="00447F62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617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C8C91A" w14:textId="77777777" w:rsidR="000F1490" w:rsidRPr="00CB1D2B" w:rsidRDefault="000F1490" w:rsidP="00447F62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1.351-1.935)</w:t>
            </w:r>
          </w:p>
        </w:tc>
        <w:tc>
          <w:tcPr>
            <w:tcW w:w="1087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D7D1EC" w14:textId="77777777" w:rsidR="000F1490" w:rsidRPr="00CB1D2B" w:rsidRDefault="000F1490" w:rsidP="00447F62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5.3 x10</w:t>
            </w:r>
            <w:r w:rsidRPr="00CB1D2B">
              <w:rPr>
                <w:rFonts w:ascii="Times New Roman" w:eastAsia="Arial" w:hAnsi="Times New Roman" w:cs="Times New Roman"/>
                <w:color w:val="111111"/>
                <w:vertAlign w:val="superscript"/>
              </w:rPr>
              <w:t>-4</w:t>
            </w:r>
          </w:p>
        </w:tc>
      </w:tr>
      <w:tr w:rsidR="000F1490" w:rsidRPr="00545072" w14:paraId="2F904D18" w14:textId="77777777" w:rsidTr="000F1490">
        <w:trPr>
          <w:cantSplit/>
          <w:jc w:val="center"/>
        </w:trPr>
        <w:tc>
          <w:tcPr>
            <w:tcW w:w="2647" w:type="dxa"/>
            <w:tcBorders>
              <w:top w:val="single" w:sz="4" w:space="0" w:color="auto"/>
            </w:tcBorders>
            <w:shd w:val="clear" w:color="auto" w:fill="FFFFFF"/>
          </w:tcPr>
          <w:p w14:paraId="2F57A1E4" w14:textId="69C88B3A" w:rsidR="000F1490" w:rsidRPr="00CB1D2B" w:rsidRDefault="00A06D75" w:rsidP="00A06D75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Body height</w:t>
            </w:r>
          </w:p>
        </w:tc>
        <w:tc>
          <w:tcPr>
            <w:tcW w:w="3119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EA6FFC" w14:textId="77777777" w:rsidR="000F1490" w:rsidRPr="00CB1D2B" w:rsidRDefault="000F1490" w:rsidP="000F1490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Inverse variance weighted</w:t>
            </w:r>
          </w:p>
        </w:tc>
        <w:tc>
          <w:tcPr>
            <w:tcW w:w="897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D6ED50" w14:textId="18E7E167" w:rsidR="000F1490" w:rsidRPr="00CB1D2B" w:rsidRDefault="00A06D75" w:rsidP="00A06D75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</w:t>
            </w:r>
            <w:r w:rsidR="000F1490" w:rsidRPr="00CB1D2B">
              <w:rPr>
                <w:rFonts w:ascii="Times New Roman" w:eastAsia="Arial" w:hAnsi="Times New Roman" w:cs="Times New Roman"/>
                <w:color w:val="111111"/>
              </w:rPr>
              <w:t>.</w:t>
            </w:r>
            <w:r w:rsidRPr="00CB1D2B">
              <w:rPr>
                <w:rFonts w:ascii="Times New Roman" w:eastAsia="Arial" w:hAnsi="Times New Roman" w:cs="Times New Roman"/>
                <w:color w:val="111111"/>
              </w:rPr>
              <w:t>996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5AFCF1" w14:textId="7D9CCECB" w:rsidR="000F1490" w:rsidRPr="00CB1D2B" w:rsidRDefault="000F1490" w:rsidP="00A06D75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</w:t>
            </w:r>
            <w:r w:rsidR="00A06D75" w:rsidRPr="00CB1D2B">
              <w:rPr>
                <w:rFonts w:ascii="Times New Roman" w:eastAsia="Arial" w:hAnsi="Times New Roman" w:cs="Times New Roman"/>
                <w:color w:val="111111"/>
              </w:rPr>
              <w:t>0.967</w:t>
            </w:r>
            <w:r w:rsidRPr="00CB1D2B">
              <w:rPr>
                <w:rFonts w:ascii="Times New Roman" w:eastAsia="Arial" w:hAnsi="Times New Roman" w:cs="Times New Roman"/>
                <w:color w:val="111111"/>
              </w:rPr>
              <w:t>-1.0</w:t>
            </w:r>
            <w:r w:rsidR="00A06D75" w:rsidRPr="00CB1D2B">
              <w:rPr>
                <w:rFonts w:ascii="Times New Roman" w:eastAsia="Arial" w:hAnsi="Times New Roman" w:cs="Times New Roman"/>
                <w:color w:val="111111"/>
              </w:rPr>
              <w:t>25</w:t>
            </w:r>
            <w:r w:rsidRPr="00CB1D2B">
              <w:rPr>
                <w:rFonts w:ascii="Times New Roman" w:eastAsia="Arial" w:hAnsi="Times New Roman" w:cs="Times New Roman"/>
                <w:color w:val="111111"/>
              </w:rPr>
              <w:t>)</w:t>
            </w:r>
          </w:p>
        </w:tc>
        <w:tc>
          <w:tcPr>
            <w:tcW w:w="1087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A66C29" w14:textId="0F191D5B" w:rsidR="000F1490" w:rsidRPr="00CB1D2B" w:rsidRDefault="000F1490" w:rsidP="00A06D75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</w:t>
            </w:r>
            <w:r w:rsidR="00A06D75" w:rsidRPr="00CB1D2B">
              <w:rPr>
                <w:rFonts w:ascii="Times New Roman" w:eastAsia="Arial" w:hAnsi="Times New Roman" w:cs="Times New Roman"/>
                <w:color w:val="111111"/>
              </w:rPr>
              <w:t>7763</w:t>
            </w:r>
          </w:p>
        </w:tc>
      </w:tr>
      <w:tr w:rsidR="000F1490" w:rsidRPr="00545072" w14:paraId="1F296A73" w14:textId="77777777" w:rsidTr="000F1490">
        <w:trPr>
          <w:cantSplit/>
          <w:jc w:val="center"/>
        </w:trPr>
        <w:tc>
          <w:tcPr>
            <w:tcW w:w="2647" w:type="dxa"/>
            <w:shd w:val="clear" w:color="auto" w:fill="FFFFFF"/>
          </w:tcPr>
          <w:p w14:paraId="4DEA5049" w14:textId="77777777" w:rsidR="000F1490" w:rsidRPr="00CB1D2B" w:rsidRDefault="000F1490" w:rsidP="000F1490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1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16CDB2" w14:textId="77777777" w:rsidR="000F1490" w:rsidRPr="00CB1D2B" w:rsidRDefault="000F1490" w:rsidP="000F1490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Weighted median</w:t>
            </w:r>
          </w:p>
        </w:tc>
        <w:tc>
          <w:tcPr>
            <w:tcW w:w="89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DE02F3" w14:textId="77892BDF" w:rsidR="000F1490" w:rsidRPr="00CB1D2B" w:rsidRDefault="000F1490" w:rsidP="00A06D75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</w:t>
            </w:r>
            <w:r w:rsidR="00A06D75" w:rsidRPr="00CB1D2B">
              <w:rPr>
                <w:rFonts w:ascii="Times New Roman" w:eastAsia="Arial" w:hAnsi="Times New Roman" w:cs="Times New Roman"/>
                <w:color w:val="111111"/>
              </w:rPr>
              <w:t>007</w:t>
            </w:r>
          </w:p>
        </w:tc>
        <w:tc>
          <w:tcPr>
            <w:tcW w:w="155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240396" w14:textId="67F4A7F6" w:rsidR="000F1490" w:rsidRPr="00CB1D2B" w:rsidRDefault="000F1490" w:rsidP="00A06D75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0.9</w:t>
            </w:r>
            <w:r w:rsidR="00A06D75" w:rsidRPr="00CB1D2B">
              <w:rPr>
                <w:rFonts w:ascii="Times New Roman" w:eastAsia="Arial" w:hAnsi="Times New Roman" w:cs="Times New Roman"/>
                <w:color w:val="111111"/>
              </w:rPr>
              <w:t>8</w:t>
            </w:r>
            <w:r w:rsidRPr="00CB1D2B">
              <w:rPr>
                <w:rFonts w:ascii="Times New Roman" w:eastAsia="Arial" w:hAnsi="Times New Roman" w:cs="Times New Roman"/>
                <w:color w:val="111111"/>
              </w:rPr>
              <w:t>5-1.</w:t>
            </w:r>
            <w:r w:rsidR="00A06D75" w:rsidRPr="00CB1D2B">
              <w:rPr>
                <w:rFonts w:ascii="Times New Roman" w:eastAsia="Arial" w:hAnsi="Times New Roman" w:cs="Times New Roman"/>
                <w:color w:val="111111"/>
              </w:rPr>
              <w:t>029</w:t>
            </w:r>
            <w:r w:rsidRPr="00CB1D2B">
              <w:rPr>
                <w:rFonts w:ascii="Times New Roman" w:eastAsia="Arial" w:hAnsi="Times New Roman" w:cs="Times New Roman"/>
                <w:color w:val="111111"/>
              </w:rPr>
              <w:t>)</w:t>
            </w:r>
          </w:p>
        </w:tc>
        <w:tc>
          <w:tcPr>
            <w:tcW w:w="10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AA6D21" w14:textId="72101DB8" w:rsidR="000F1490" w:rsidRPr="00CB1D2B" w:rsidRDefault="000F1490" w:rsidP="00A06D75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</w:t>
            </w:r>
            <w:r w:rsidR="00A06D75" w:rsidRPr="00CB1D2B">
              <w:rPr>
                <w:rFonts w:ascii="Times New Roman" w:eastAsia="Arial" w:hAnsi="Times New Roman" w:cs="Times New Roman"/>
                <w:color w:val="111111"/>
              </w:rPr>
              <w:t>5381</w:t>
            </w:r>
          </w:p>
        </w:tc>
      </w:tr>
      <w:tr w:rsidR="000F1490" w:rsidRPr="00545072" w14:paraId="3A026C89" w14:textId="77777777" w:rsidTr="000F1490">
        <w:trPr>
          <w:cantSplit/>
          <w:jc w:val="center"/>
        </w:trPr>
        <w:tc>
          <w:tcPr>
            <w:tcW w:w="2647" w:type="dxa"/>
            <w:shd w:val="clear" w:color="auto" w:fill="FFFFFF"/>
          </w:tcPr>
          <w:p w14:paraId="12E580FE" w14:textId="77777777" w:rsidR="000F1490" w:rsidRPr="00CB1D2B" w:rsidRDefault="000F1490" w:rsidP="000F1490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1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924121" w14:textId="77777777" w:rsidR="000F1490" w:rsidRPr="00CB1D2B" w:rsidRDefault="000F1490" w:rsidP="000F1490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Robust adjusted profile score</w:t>
            </w:r>
          </w:p>
        </w:tc>
        <w:tc>
          <w:tcPr>
            <w:tcW w:w="89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D952F3" w14:textId="1626BC12" w:rsidR="000F1490" w:rsidRPr="00CB1D2B" w:rsidRDefault="000F1490" w:rsidP="00A06D75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</w:t>
            </w:r>
            <w:r w:rsidR="00A06D75" w:rsidRPr="00CB1D2B">
              <w:rPr>
                <w:rFonts w:ascii="Times New Roman" w:eastAsia="Arial" w:hAnsi="Times New Roman" w:cs="Times New Roman"/>
                <w:color w:val="111111"/>
              </w:rPr>
              <w:t>002</w:t>
            </w:r>
          </w:p>
        </w:tc>
        <w:tc>
          <w:tcPr>
            <w:tcW w:w="155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500474" w14:textId="71EF2582" w:rsidR="000F1490" w:rsidRPr="00CB1D2B" w:rsidRDefault="000F1490" w:rsidP="00447F62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</w:t>
            </w:r>
            <w:r w:rsidR="00A06D75" w:rsidRPr="00CB1D2B">
              <w:rPr>
                <w:rFonts w:ascii="Times New Roman" w:eastAsia="Arial" w:hAnsi="Times New Roman" w:cs="Times New Roman"/>
                <w:color w:val="111111"/>
              </w:rPr>
              <w:t>0.974-1.0</w:t>
            </w:r>
            <w:r w:rsidRPr="00CB1D2B">
              <w:rPr>
                <w:rFonts w:ascii="Times New Roman" w:eastAsia="Arial" w:hAnsi="Times New Roman" w:cs="Times New Roman"/>
                <w:color w:val="111111"/>
              </w:rPr>
              <w:t>3</w:t>
            </w:r>
            <w:r w:rsidR="00A06D75" w:rsidRPr="00CB1D2B">
              <w:rPr>
                <w:rFonts w:ascii="Times New Roman" w:eastAsia="Arial" w:hAnsi="Times New Roman" w:cs="Times New Roman"/>
                <w:color w:val="111111"/>
              </w:rPr>
              <w:t>0</w:t>
            </w:r>
            <w:r w:rsidRPr="00CB1D2B">
              <w:rPr>
                <w:rFonts w:ascii="Times New Roman" w:eastAsia="Arial" w:hAnsi="Times New Roman" w:cs="Times New Roman"/>
                <w:color w:val="111111"/>
              </w:rPr>
              <w:t>)</w:t>
            </w:r>
          </w:p>
        </w:tc>
        <w:tc>
          <w:tcPr>
            <w:tcW w:w="10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EC79741" w14:textId="08033AED" w:rsidR="000F1490" w:rsidRPr="00CB1D2B" w:rsidRDefault="000F1490" w:rsidP="00A06D75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</w:t>
            </w:r>
            <w:r w:rsidR="00A06D75" w:rsidRPr="00CB1D2B">
              <w:rPr>
                <w:rFonts w:ascii="Times New Roman" w:eastAsia="Arial" w:hAnsi="Times New Roman" w:cs="Times New Roman"/>
                <w:color w:val="111111"/>
              </w:rPr>
              <w:t>9106</w:t>
            </w:r>
          </w:p>
        </w:tc>
      </w:tr>
      <w:tr w:rsidR="000F1490" w:rsidRPr="00545072" w14:paraId="3DEB295F" w14:textId="77777777" w:rsidTr="000F1490">
        <w:trPr>
          <w:cantSplit/>
          <w:jc w:val="center"/>
        </w:trPr>
        <w:tc>
          <w:tcPr>
            <w:tcW w:w="2647" w:type="dxa"/>
            <w:shd w:val="clear" w:color="auto" w:fill="FFFFFF"/>
          </w:tcPr>
          <w:p w14:paraId="0A0A8808" w14:textId="77777777" w:rsidR="000F1490" w:rsidRPr="00CB1D2B" w:rsidRDefault="000F1490" w:rsidP="000F1490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1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116097" w14:textId="77777777" w:rsidR="000F1490" w:rsidRPr="00CB1D2B" w:rsidRDefault="000F1490" w:rsidP="000F1490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IVW radial</w:t>
            </w:r>
          </w:p>
        </w:tc>
        <w:tc>
          <w:tcPr>
            <w:tcW w:w="89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B357D9" w14:textId="29932981" w:rsidR="000F1490" w:rsidRPr="00CB1D2B" w:rsidRDefault="00A06D75" w:rsidP="00A06D75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</w:t>
            </w:r>
            <w:r w:rsidR="000F1490" w:rsidRPr="00CB1D2B">
              <w:rPr>
                <w:rFonts w:ascii="Times New Roman" w:eastAsia="Arial" w:hAnsi="Times New Roman" w:cs="Times New Roman"/>
                <w:color w:val="111111"/>
              </w:rPr>
              <w:t>.</w:t>
            </w:r>
            <w:r w:rsidRPr="00CB1D2B">
              <w:rPr>
                <w:rFonts w:ascii="Times New Roman" w:eastAsia="Arial" w:hAnsi="Times New Roman" w:cs="Times New Roman"/>
                <w:color w:val="111111"/>
              </w:rPr>
              <w:t>996</w:t>
            </w:r>
          </w:p>
        </w:tc>
        <w:tc>
          <w:tcPr>
            <w:tcW w:w="155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3DF540" w14:textId="09F53EC7" w:rsidR="000F1490" w:rsidRPr="00CB1D2B" w:rsidRDefault="000F1490" w:rsidP="00A06D75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</w:t>
            </w:r>
            <w:r w:rsidR="00A06D75" w:rsidRPr="00CB1D2B">
              <w:rPr>
                <w:rFonts w:ascii="Times New Roman" w:eastAsia="Arial" w:hAnsi="Times New Roman" w:cs="Times New Roman"/>
                <w:color w:val="111111"/>
              </w:rPr>
              <w:t>0.967</w:t>
            </w:r>
            <w:r w:rsidRPr="00CB1D2B">
              <w:rPr>
                <w:rFonts w:ascii="Times New Roman" w:eastAsia="Arial" w:hAnsi="Times New Roman" w:cs="Times New Roman"/>
                <w:color w:val="111111"/>
              </w:rPr>
              <w:t>-1.0</w:t>
            </w:r>
            <w:r w:rsidR="00A06D75" w:rsidRPr="00CB1D2B">
              <w:rPr>
                <w:rFonts w:ascii="Times New Roman" w:eastAsia="Arial" w:hAnsi="Times New Roman" w:cs="Times New Roman"/>
                <w:color w:val="111111"/>
              </w:rPr>
              <w:t>25</w:t>
            </w:r>
            <w:r w:rsidRPr="00CB1D2B">
              <w:rPr>
                <w:rFonts w:ascii="Times New Roman" w:eastAsia="Arial" w:hAnsi="Times New Roman" w:cs="Times New Roman"/>
                <w:color w:val="111111"/>
              </w:rPr>
              <w:t>)</w:t>
            </w:r>
          </w:p>
        </w:tc>
        <w:tc>
          <w:tcPr>
            <w:tcW w:w="10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F674C9" w14:textId="192C8C4D" w:rsidR="000F1490" w:rsidRPr="00CB1D2B" w:rsidRDefault="000F1490" w:rsidP="00A06D75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</w:t>
            </w:r>
            <w:r w:rsidR="00A06D75" w:rsidRPr="00CB1D2B">
              <w:rPr>
                <w:rFonts w:ascii="Times New Roman" w:eastAsia="Arial" w:hAnsi="Times New Roman" w:cs="Times New Roman"/>
                <w:color w:val="111111"/>
              </w:rPr>
              <w:t>7762</w:t>
            </w:r>
          </w:p>
        </w:tc>
      </w:tr>
      <w:tr w:rsidR="000F1490" w:rsidRPr="00545072" w14:paraId="40291CAB" w14:textId="77777777" w:rsidTr="000F1490">
        <w:trPr>
          <w:cantSplit/>
          <w:jc w:val="center"/>
        </w:trPr>
        <w:tc>
          <w:tcPr>
            <w:tcW w:w="2647" w:type="dxa"/>
            <w:tcBorders>
              <w:bottom w:val="single" w:sz="4" w:space="0" w:color="auto"/>
            </w:tcBorders>
            <w:shd w:val="clear" w:color="auto" w:fill="FFFFFF"/>
          </w:tcPr>
          <w:p w14:paraId="019F0000" w14:textId="77777777" w:rsidR="000F1490" w:rsidRPr="00CB1D2B" w:rsidRDefault="000F1490" w:rsidP="000F1490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</w:p>
        </w:tc>
        <w:tc>
          <w:tcPr>
            <w:tcW w:w="3119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CFB559" w14:textId="77777777" w:rsidR="000F1490" w:rsidRPr="00CB1D2B" w:rsidRDefault="000F1490" w:rsidP="000F1490">
            <w:pPr>
              <w:spacing w:before="40" w:after="40"/>
              <w:ind w:left="100" w:right="100"/>
              <w:rPr>
                <w:rFonts w:ascii="Times New Roman" w:eastAsia="Arial" w:hAnsi="Times New Roman" w:cs="Times New Roman"/>
                <w:color w:val="111111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MR PRESSO</w:t>
            </w:r>
          </w:p>
        </w:tc>
        <w:tc>
          <w:tcPr>
            <w:tcW w:w="897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6CFDC2" w14:textId="67431B07" w:rsidR="000F1490" w:rsidRPr="00CB1D2B" w:rsidRDefault="000F1490" w:rsidP="00A06D75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1.</w:t>
            </w:r>
            <w:r w:rsidR="00A06D75" w:rsidRPr="00CB1D2B">
              <w:rPr>
                <w:rFonts w:ascii="Times New Roman" w:eastAsia="Arial" w:hAnsi="Times New Roman" w:cs="Times New Roman"/>
                <w:color w:val="111111"/>
              </w:rPr>
              <w:t>000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4FEC65" w14:textId="401F9466" w:rsidR="000F1490" w:rsidRPr="00CB1D2B" w:rsidRDefault="000F1490" w:rsidP="00A06D75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(</w:t>
            </w:r>
            <w:r w:rsidR="00A06D75" w:rsidRPr="00CB1D2B">
              <w:rPr>
                <w:rFonts w:ascii="Times New Roman" w:eastAsia="Arial" w:hAnsi="Times New Roman" w:cs="Times New Roman"/>
                <w:color w:val="111111"/>
              </w:rPr>
              <w:t>0.984</w:t>
            </w:r>
            <w:r w:rsidRPr="00CB1D2B">
              <w:rPr>
                <w:rFonts w:ascii="Times New Roman" w:eastAsia="Arial" w:hAnsi="Times New Roman" w:cs="Times New Roman"/>
                <w:color w:val="111111"/>
              </w:rPr>
              <w:t>-1.0</w:t>
            </w:r>
            <w:r w:rsidR="00A06D75" w:rsidRPr="00CB1D2B">
              <w:rPr>
                <w:rFonts w:ascii="Times New Roman" w:eastAsia="Arial" w:hAnsi="Times New Roman" w:cs="Times New Roman"/>
                <w:color w:val="111111"/>
              </w:rPr>
              <w:t>17</w:t>
            </w:r>
            <w:r w:rsidRPr="00CB1D2B">
              <w:rPr>
                <w:rFonts w:ascii="Times New Roman" w:eastAsia="Arial" w:hAnsi="Times New Roman" w:cs="Times New Roman"/>
                <w:color w:val="111111"/>
              </w:rPr>
              <w:t>)</w:t>
            </w:r>
          </w:p>
        </w:tc>
        <w:tc>
          <w:tcPr>
            <w:tcW w:w="1087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2CAE58" w14:textId="44D9C99B" w:rsidR="000F1490" w:rsidRPr="00CB1D2B" w:rsidRDefault="000F1490" w:rsidP="00A06D75">
            <w:pP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</w:rPr>
            </w:pPr>
            <w:r w:rsidRPr="00CB1D2B">
              <w:rPr>
                <w:rFonts w:ascii="Times New Roman" w:eastAsia="Arial" w:hAnsi="Times New Roman" w:cs="Times New Roman"/>
                <w:color w:val="111111"/>
              </w:rPr>
              <w:t>0.</w:t>
            </w:r>
            <w:r w:rsidR="00A06D75" w:rsidRPr="00CB1D2B">
              <w:rPr>
                <w:rFonts w:ascii="Times New Roman" w:eastAsia="Arial" w:hAnsi="Times New Roman" w:cs="Times New Roman"/>
                <w:color w:val="111111"/>
              </w:rPr>
              <w:t>9603</w:t>
            </w:r>
          </w:p>
        </w:tc>
      </w:tr>
    </w:tbl>
    <w:p w14:paraId="043D9687" w14:textId="77777777" w:rsidR="009D1F3F" w:rsidRPr="00CB1D2B" w:rsidRDefault="009D1F3F" w:rsidP="009D1F3F">
      <w:pPr>
        <w:rPr>
          <w:rFonts w:ascii="Times New Roman" w:hAnsi="Times New Roman" w:cs="Times New Roman"/>
          <w:sz w:val="22"/>
          <w:szCs w:val="22"/>
        </w:rPr>
      </w:pPr>
      <w:r w:rsidRPr="00CB1D2B">
        <w:rPr>
          <w:rFonts w:ascii="Times New Roman" w:hAnsi="Times New Roman" w:cs="Times New Roman"/>
          <w:sz w:val="22"/>
          <w:szCs w:val="22"/>
        </w:rPr>
        <w:t>MR PRESSO, MR Pleiotropy RESidual Sum and Outlier. MDD, major depressive disorder.</w:t>
      </w:r>
    </w:p>
    <w:p w14:paraId="49C47AAE" w14:textId="77777777" w:rsidR="009D1F3F" w:rsidRPr="00323E70" w:rsidRDefault="009D1F3F" w:rsidP="009D1F3F">
      <w:pPr>
        <w:rPr>
          <w:rFonts w:ascii="Arial" w:hAnsi="Arial" w:cs="Arial"/>
          <w:sz w:val="22"/>
          <w:szCs w:val="22"/>
        </w:rPr>
      </w:pPr>
    </w:p>
    <w:p w14:paraId="11A3438C" w14:textId="6F92BE51" w:rsidR="002F0BC1" w:rsidRDefault="002F0BC1">
      <w:pPr>
        <w:rPr>
          <w:rFonts w:ascii="Arial" w:hAnsi="Arial" w:cs="Arial"/>
          <w:sz w:val="22"/>
          <w:szCs w:val="22"/>
        </w:rPr>
      </w:pPr>
    </w:p>
    <w:p w14:paraId="6B9C2F18" w14:textId="77777777" w:rsidR="00C02B6C" w:rsidRDefault="00C02B6C">
      <w:pPr>
        <w:rPr>
          <w:rFonts w:ascii="Arial" w:hAnsi="Arial" w:cs="Arial"/>
          <w:sz w:val="22"/>
          <w:szCs w:val="22"/>
        </w:rPr>
      </w:pPr>
    </w:p>
    <w:p w14:paraId="580DA760" w14:textId="77777777" w:rsidR="00DC612F" w:rsidRPr="00323E70" w:rsidRDefault="00DC612F">
      <w:pPr>
        <w:rPr>
          <w:rFonts w:ascii="Arial" w:hAnsi="Arial" w:cs="Arial"/>
          <w:sz w:val="22"/>
          <w:szCs w:val="22"/>
        </w:rPr>
      </w:pPr>
    </w:p>
    <w:p w14:paraId="3F631FA3" w14:textId="6BAB71BA" w:rsidR="002F0BC1" w:rsidRPr="00CB1D2B" w:rsidRDefault="00DC612F">
      <w:pPr>
        <w:rPr>
          <w:rFonts w:ascii="Times New Roman" w:hAnsi="Times New Roman" w:cs="Times New Roman"/>
          <w:b/>
        </w:rPr>
      </w:pPr>
      <w:r w:rsidRPr="00CB1D2B">
        <w:rPr>
          <w:rFonts w:ascii="Times New Roman" w:hAnsi="Times New Roman" w:cs="Times New Roman"/>
          <w:b/>
        </w:rPr>
        <w:t>References</w:t>
      </w:r>
    </w:p>
    <w:p w14:paraId="2B36EAFA" w14:textId="77777777" w:rsidR="00DC612F" w:rsidRPr="00CB1D2B" w:rsidRDefault="00DC612F">
      <w:pPr>
        <w:rPr>
          <w:rFonts w:ascii="Times New Roman" w:hAnsi="Times New Roman" w:cs="Times New Roman"/>
        </w:rPr>
      </w:pPr>
    </w:p>
    <w:p w14:paraId="5F671396" w14:textId="77777777" w:rsidR="001433FD" w:rsidRPr="00F97C9C" w:rsidRDefault="001433FD" w:rsidP="001433FD">
      <w:pPr>
        <w:pStyle w:val="CitaviBibliographyEntry"/>
        <w:rPr>
          <w:rFonts w:ascii="Times New Roman" w:hAnsi="Times New Roman" w:cs="Times New Roman"/>
          <w:sz w:val="22"/>
          <w:szCs w:val="22"/>
        </w:rPr>
      </w:pPr>
      <w:r w:rsidRPr="00F97C9C">
        <w:rPr>
          <w:rFonts w:ascii="Times New Roman" w:hAnsi="Times New Roman" w:cs="Times New Roman"/>
          <w:sz w:val="22"/>
          <w:szCs w:val="22"/>
        </w:rPr>
        <w:t>1</w:t>
      </w:r>
      <w:r w:rsidRPr="00F97C9C">
        <w:rPr>
          <w:rFonts w:ascii="Times New Roman" w:hAnsi="Times New Roman" w:cs="Times New Roman"/>
          <w:sz w:val="22"/>
          <w:szCs w:val="22"/>
        </w:rPr>
        <w:tab/>
      </w:r>
      <w:bookmarkStart w:id="0" w:name="_CTVL00119aaa3348fd749f9bce7a084ccbcf4a4"/>
      <w:r w:rsidRPr="00F97C9C">
        <w:rPr>
          <w:rFonts w:ascii="Times New Roman" w:hAnsi="Times New Roman" w:cs="Times New Roman"/>
          <w:sz w:val="22"/>
          <w:szCs w:val="22"/>
        </w:rPr>
        <w:t>Brion MJ, Shakhba</w:t>
      </w:r>
      <w:bookmarkStart w:id="1" w:name="_GoBack"/>
      <w:bookmarkEnd w:id="1"/>
      <w:r w:rsidRPr="00F97C9C">
        <w:rPr>
          <w:rFonts w:ascii="Times New Roman" w:hAnsi="Times New Roman" w:cs="Times New Roman"/>
          <w:sz w:val="22"/>
          <w:szCs w:val="22"/>
        </w:rPr>
        <w:t>zov K, Visscher PM. Calculating statistical power in Mendelian randomization studies.</w:t>
      </w:r>
      <w:bookmarkEnd w:id="0"/>
      <w:r w:rsidRPr="00F97C9C">
        <w:rPr>
          <w:rFonts w:ascii="Times New Roman" w:hAnsi="Times New Roman" w:cs="Times New Roman"/>
          <w:sz w:val="22"/>
          <w:szCs w:val="22"/>
        </w:rPr>
        <w:t xml:space="preserve"> </w:t>
      </w:r>
      <w:r w:rsidRPr="00F97C9C">
        <w:rPr>
          <w:rFonts w:ascii="Times New Roman" w:hAnsi="Times New Roman" w:cs="Times New Roman"/>
          <w:i/>
          <w:sz w:val="22"/>
          <w:szCs w:val="22"/>
        </w:rPr>
        <w:t xml:space="preserve">International journal of epidemiology </w:t>
      </w:r>
      <w:r w:rsidRPr="00F97C9C">
        <w:rPr>
          <w:rFonts w:ascii="Times New Roman" w:hAnsi="Times New Roman" w:cs="Times New Roman"/>
          <w:sz w:val="22"/>
          <w:szCs w:val="22"/>
        </w:rPr>
        <w:t xml:space="preserve">2013; </w:t>
      </w:r>
      <w:r w:rsidRPr="00F97C9C">
        <w:rPr>
          <w:rFonts w:ascii="Times New Roman" w:hAnsi="Times New Roman" w:cs="Times New Roman"/>
          <w:b/>
          <w:sz w:val="22"/>
          <w:szCs w:val="22"/>
        </w:rPr>
        <w:t>42</w:t>
      </w:r>
      <w:r w:rsidRPr="00F97C9C">
        <w:rPr>
          <w:rFonts w:ascii="Times New Roman" w:hAnsi="Times New Roman" w:cs="Times New Roman"/>
          <w:sz w:val="22"/>
          <w:szCs w:val="22"/>
        </w:rPr>
        <w:t>(5): 1497–501.</w:t>
      </w:r>
    </w:p>
    <w:p w14:paraId="5A0B9ABC" w14:textId="6BCA9E2F" w:rsidR="001433FD" w:rsidRPr="00F97C9C" w:rsidRDefault="001433FD" w:rsidP="001433FD">
      <w:pPr>
        <w:pStyle w:val="CitaviBibliographyEntry"/>
        <w:rPr>
          <w:rFonts w:ascii="Times New Roman" w:hAnsi="Times New Roman" w:cs="Times New Roman"/>
          <w:sz w:val="22"/>
          <w:szCs w:val="22"/>
        </w:rPr>
      </w:pPr>
      <w:r w:rsidRPr="00F97C9C">
        <w:rPr>
          <w:rFonts w:ascii="Times New Roman" w:hAnsi="Times New Roman" w:cs="Times New Roman"/>
          <w:sz w:val="22"/>
          <w:szCs w:val="22"/>
        </w:rPr>
        <w:t>2</w:t>
      </w:r>
      <w:r w:rsidRPr="00F97C9C">
        <w:rPr>
          <w:rFonts w:ascii="Times New Roman" w:hAnsi="Times New Roman" w:cs="Times New Roman"/>
          <w:sz w:val="22"/>
          <w:szCs w:val="22"/>
        </w:rPr>
        <w:tab/>
      </w:r>
      <w:bookmarkStart w:id="2" w:name="_CTVL0013e16574b573947a6bbfd1e6829d6a8f5"/>
      <w:r w:rsidRPr="00F97C9C">
        <w:rPr>
          <w:rFonts w:ascii="Times New Roman" w:hAnsi="Times New Roman" w:cs="Times New Roman"/>
          <w:sz w:val="22"/>
          <w:szCs w:val="22"/>
        </w:rPr>
        <w:t xml:space="preserve">Paternoster L, Standl M, Waage </w:t>
      </w:r>
      <w:bookmarkEnd w:id="2"/>
      <w:r w:rsidRPr="00F97C9C">
        <w:rPr>
          <w:rFonts w:ascii="Times New Roman" w:hAnsi="Times New Roman" w:cs="Times New Roman"/>
          <w:sz w:val="22"/>
          <w:szCs w:val="22"/>
        </w:rPr>
        <w:t>J</w:t>
      </w:r>
      <w:r w:rsidRPr="00F97C9C">
        <w:rPr>
          <w:rFonts w:ascii="Times New Roman" w:hAnsi="Times New Roman" w:cs="Times New Roman"/>
          <w:i/>
          <w:sz w:val="22"/>
          <w:szCs w:val="22"/>
        </w:rPr>
        <w:t xml:space="preserve"> et al. </w:t>
      </w:r>
      <w:r w:rsidRPr="00F97C9C">
        <w:rPr>
          <w:rFonts w:ascii="Times New Roman" w:hAnsi="Times New Roman" w:cs="Times New Roman"/>
          <w:sz w:val="22"/>
          <w:szCs w:val="22"/>
        </w:rPr>
        <w:t xml:space="preserve">Multi-ancestry genome-wide association study of 21,000 cases and 95,000 controls identifies new risk loci for atopic dermatitis. </w:t>
      </w:r>
      <w:r w:rsidRPr="00F97C9C">
        <w:rPr>
          <w:rFonts w:ascii="Times New Roman" w:hAnsi="Times New Roman" w:cs="Times New Roman"/>
          <w:i/>
          <w:sz w:val="22"/>
          <w:szCs w:val="22"/>
        </w:rPr>
        <w:t xml:space="preserve">Nature genetics </w:t>
      </w:r>
      <w:r w:rsidRPr="00F97C9C">
        <w:rPr>
          <w:rFonts w:ascii="Times New Roman" w:hAnsi="Times New Roman" w:cs="Times New Roman"/>
          <w:sz w:val="22"/>
          <w:szCs w:val="22"/>
        </w:rPr>
        <w:t xml:space="preserve">2015; </w:t>
      </w:r>
      <w:r w:rsidRPr="00F97C9C">
        <w:rPr>
          <w:rFonts w:ascii="Times New Roman" w:hAnsi="Times New Roman" w:cs="Times New Roman"/>
          <w:b/>
          <w:sz w:val="22"/>
          <w:szCs w:val="22"/>
        </w:rPr>
        <w:t>47</w:t>
      </w:r>
      <w:r w:rsidRPr="00F97C9C">
        <w:rPr>
          <w:rFonts w:ascii="Times New Roman" w:hAnsi="Times New Roman" w:cs="Times New Roman"/>
          <w:sz w:val="22"/>
          <w:szCs w:val="22"/>
        </w:rPr>
        <w:t>(12): 1449–56.</w:t>
      </w:r>
    </w:p>
    <w:p w14:paraId="7387593C" w14:textId="0BA908F7" w:rsidR="001433FD" w:rsidRPr="00F97C9C" w:rsidRDefault="00A9765D" w:rsidP="00F97C9C">
      <w:pPr>
        <w:pStyle w:val="CitaviBibliographyEntry"/>
        <w:rPr>
          <w:rFonts w:ascii="Times New Roman" w:hAnsi="Times New Roman" w:cs="Times New Roman"/>
          <w:sz w:val="22"/>
          <w:szCs w:val="22"/>
        </w:rPr>
      </w:pPr>
      <w:r w:rsidRPr="00F97C9C">
        <w:rPr>
          <w:rFonts w:ascii="Times New Roman" w:hAnsi="Times New Roman" w:cs="Times New Roman"/>
          <w:sz w:val="22"/>
          <w:szCs w:val="22"/>
        </w:rPr>
        <w:t>3</w:t>
      </w:r>
      <w:r w:rsidRPr="00F97C9C">
        <w:rPr>
          <w:rFonts w:ascii="Times New Roman" w:hAnsi="Times New Roman" w:cs="Times New Roman"/>
          <w:sz w:val="22"/>
          <w:szCs w:val="22"/>
        </w:rPr>
        <w:tab/>
        <w:t>Wray NR, Ripke S, Mattheisen M et al. Genome-wide association analyses identify 44 risk variants and refine the genetic architecture of major depression. Nature genetics 2018; 50(5): 668–81.</w:t>
      </w:r>
    </w:p>
    <w:p w14:paraId="59044A15" w14:textId="4AB0A61C" w:rsidR="00A9765D" w:rsidRPr="00F97C9C" w:rsidRDefault="00A9765D" w:rsidP="00F97C9C">
      <w:pPr>
        <w:pStyle w:val="CitaviBibliographyEntry"/>
        <w:rPr>
          <w:rFonts w:ascii="Times New Roman" w:hAnsi="Times New Roman" w:cs="Times New Roman"/>
          <w:sz w:val="22"/>
          <w:szCs w:val="22"/>
        </w:rPr>
      </w:pPr>
      <w:r w:rsidRPr="00F97C9C">
        <w:rPr>
          <w:rFonts w:ascii="Times New Roman" w:hAnsi="Times New Roman" w:cs="Times New Roman"/>
          <w:sz w:val="22"/>
          <w:szCs w:val="22"/>
        </w:rPr>
        <w:t>4</w:t>
      </w:r>
      <w:r w:rsidRPr="00F97C9C">
        <w:rPr>
          <w:rFonts w:ascii="Times New Roman" w:hAnsi="Times New Roman" w:cs="Times New Roman"/>
          <w:sz w:val="22"/>
          <w:szCs w:val="22"/>
        </w:rPr>
        <w:tab/>
        <w:t>Howard DM, Adams MJ, Shirali M et al. Genome-wide association study of depression phenotypes in UK Biobank identifies variants in excitatory synaptic pathways. Nature communications 2018; 9(1): 1470.</w:t>
      </w:r>
    </w:p>
    <w:p w14:paraId="2E5E59CD" w14:textId="34398F70" w:rsidR="00A9765D" w:rsidRPr="00F97C9C" w:rsidRDefault="00A9765D" w:rsidP="00F97C9C">
      <w:pPr>
        <w:pStyle w:val="CitaviBibliographyEntry"/>
        <w:rPr>
          <w:rFonts w:ascii="Times New Roman" w:hAnsi="Times New Roman" w:cs="Times New Roman"/>
          <w:sz w:val="22"/>
          <w:szCs w:val="22"/>
        </w:rPr>
      </w:pPr>
      <w:r w:rsidRPr="00F97C9C">
        <w:rPr>
          <w:rFonts w:ascii="Times New Roman" w:hAnsi="Times New Roman" w:cs="Times New Roman"/>
          <w:sz w:val="22"/>
          <w:szCs w:val="22"/>
        </w:rPr>
        <w:t>5</w:t>
      </w:r>
      <w:r w:rsidRPr="00F97C9C">
        <w:rPr>
          <w:rFonts w:ascii="Times New Roman" w:hAnsi="Times New Roman" w:cs="Times New Roman"/>
          <w:sz w:val="22"/>
          <w:szCs w:val="22"/>
        </w:rPr>
        <w:tab/>
        <w:t>Otowa T, Hek K, Lee M et al. Meta-analysis of genome-wide association studies of anxi-ety disorders. Molecular psychiatry 2016; 21(10): 1391–9.</w:t>
      </w:r>
    </w:p>
    <w:p w14:paraId="6320DFAA" w14:textId="2C31E8F1" w:rsidR="00F97C9C" w:rsidRPr="00F97C9C" w:rsidRDefault="00F97C9C" w:rsidP="00F97C9C">
      <w:pPr>
        <w:pStyle w:val="CitaviBibliographyEntry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6</w:t>
      </w:r>
      <w:r w:rsidRPr="00F97C9C">
        <w:rPr>
          <w:rFonts w:ascii="Times New Roman" w:hAnsi="Times New Roman" w:cs="Times New Roman"/>
          <w:sz w:val="22"/>
          <w:szCs w:val="22"/>
        </w:rPr>
        <w:tab/>
        <w:t>Demenais F, Margaritte-Jeannin P, Barnes KC et al. Multiancestry association study iden-tifies new asthma risk loci that colocalize with immune-cell enhancer marks. Nature ge-netics 2018; 50(1): 42–53.</w:t>
      </w:r>
    </w:p>
    <w:p w14:paraId="1F409142" w14:textId="6C076B50" w:rsidR="00F97C9C" w:rsidRPr="00F97C9C" w:rsidRDefault="00F97C9C" w:rsidP="00F97C9C">
      <w:pPr>
        <w:pStyle w:val="CitaviBibliographyEntry"/>
        <w:rPr>
          <w:rFonts w:ascii="Times New Roman" w:hAnsi="Times New Roman" w:cs="Times New Roman"/>
          <w:sz w:val="22"/>
          <w:szCs w:val="22"/>
        </w:rPr>
      </w:pPr>
      <w:r w:rsidRPr="00DE3145">
        <w:rPr>
          <w:rFonts w:ascii="Times New Roman" w:hAnsi="Times New Roman" w:cs="Times New Roman"/>
          <w:sz w:val="22"/>
          <w:szCs w:val="22"/>
        </w:rPr>
        <w:t>7</w:t>
      </w:r>
      <w:r w:rsidRPr="00DE3145">
        <w:rPr>
          <w:rFonts w:ascii="Times New Roman" w:hAnsi="Times New Roman" w:cs="Times New Roman"/>
          <w:sz w:val="22"/>
          <w:szCs w:val="22"/>
        </w:rPr>
        <w:tab/>
        <w:t xml:space="preserve">Yengo L, Sidorenko J, Kemper KE et al. </w:t>
      </w:r>
      <w:r w:rsidRPr="00F97C9C">
        <w:rPr>
          <w:rFonts w:ascii="Times New Roman" w:hAnsi="Times New Roman" w:cs="Times New Roman"/>
          <w:sz w:val="22"/>
          <w:szCs w:val="22"/>
        </w:rPr>
        <w:t>Meta-analysis of genome-wide association stud-ies for height and body mass index in approximately 700000 individuals of European an-cestry. Human molecular genetics 2018; 27(20): 3641–9.</w:t>
      </w:r>
    </w:p>
    <w:sectPr w:rsidR="00F97C9C" w:rsidRPr="00F97C9C" w:rsidSect="001F0683">
      <w:type w:val="continuous"/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7E925FD"/>
    <w:multiLevelType w:val="multilevel"/>
    <w:tmpl w:val="88F45F08"/>
    <w:lvl w:ilvl="0">
      <w:start w:val="1"/>
      <w:numFmt w:val="decimal"/>
      <w:pStyle w:val="berschrift1"/>
      <w:lvlText w:val="%1."/>
      <w:lvlJc w:val="left"/>
      <w:pPr>
        <w:ind w:left="360" w:hanging="360"/>
      </w:pPr>
    </w:lvl>
    <w:lvl w:ilvl="1">
      <w:start w:val="1"/>
      <w:numFmt w:val="decimal"/>
      <w:pStyle w:val="berschrift2"/>
      <w:lvlText w:val="%1.%2."/>
      <w:lvlJc w:val="left"/>
      <w:pPr>
        <w:ind w:left="792" w:hanging="432"/>
      </w:pPr>
    </w:lvl>
    <w:lvl w:ilvl="2">
      <w:start w:val="1"/>
      <w:numFmt w:val="decimal"/>
      <w:pStyle w:val="berschrift3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5B882B35"/>
    <w:multiLevelType w:val="multilevel"/>
    <w:tmpl w:val="6F30E74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5EFC3234"/>
    <w:multiLevelType w:val="multilevel"/>
    <w:tmpl w:val="0A86311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de-DE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1"/>
  <w:activeWritingStyle w:appName="MSWord" w:lang="de-DE" w:vendorID="64" w:dllVersion="131078" w:nlCheck="1" w:checkStyle="0"/>
  <w:proofState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Investigative Derma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4379D"/>
    <w:rsid w:val="00024A73"/>
    <w:rsid w:val="00036527"/>
    <w:rsid w:val="00064843"/>
    <w:rsid w:val="00073835"/>
    <w:rsid w:val="00083E31"/>
    <w:rsid w:val="00094348"/>
    <w:rsid w:val="000C3E7C"/>
    <w:rsid w:val="000F1490"/>
    <w:rsid w:val="000F3D84"/>
    <w:rsid w:val="000F43C1"/>
    <w:rsid w:val="001379FE"/>
    <w:rsid w:val="001433FD"/>
    <w:rsid w:val="001738F8"/>
    <w:rsid w:val="001744C9"/>
    <w:rsid w:val="001C0A13"/>
    <w:rsid w:val="001D75AB"/>
    <w:rsid w:val="001F0683"/>
    <w:rsid w:val="001F6607"/>
    <w:rsid w:val="00213445"/>
    <w:rsid w:val="00241F49"/>
    <w:rsid w:val="0026799C"/>
    <w:rsid w:val="00284463"/>
    <w:rsid w:val="002A0659"/>
    <w:rsid w:val="002A7F21"/>
    <w:rsid w:val="002D1F8B"/>
    <w:rsid w:val="002E70CF"/>
    <w:rsid w:val="002F0BC1"/>
    <w:rsid w:val="002F452E"/>
    <w:rsid w:val="00323E70"/>
    <w:rsid w:val="0033486F"/>
    <w:rsid w:val="0033768B"/>
    <w:rsid w:val="0035500D"/>
    <w:rsid w:val="00362E65"/>
    <w:rsid w:val="003702EB"/>
    <w:rsid w:val="003754C7"/>
    <w:rsid w:val="003811B9"/>
    <w:rsid w:val="00386277"/>
    <w:rsid w:val="00395EE8"/>
    <w:rsid w:val="003B23F6"/>
    <w:rsid w:val="003C154F"/>
    <w:rsid w:val="003E65FD"/>
    <w:rsid w:val="00404AEE"/>
    <w:rsid w:val="004158F9"/>
    <w:rsid w:val="00423A0A"/>
    <w:rsid w:val="00447F62"/>
    <w:rsid w:val="00453B1B"/>
    <w:rsid w:val="00457CF1"/>
    <w:rsid w:val="004C6166"/>
    <w:rsid w:val="004D1270"/>
    <w:rsid w:val="004D6102"/>
    <w:rsid w:val="00540041"/>
    <w:rsid w:val="00541C1C"/>
    <w:rsid w:val="0054326E"/>
    <w:rsid w:val="00545072"/>
    <w:rsid w:val="00546718"/>
    <w:rsid w:val="00555584"/>
    <w:rsid w:val="00572087"/>
    <w:rsid w:val="00602C3B"/>
    <w:rsid w:val="00607436"/>
    <w:rsid w:val="006416E9"/>
    <w:rsid w:val="00641CCE"/>
    <w:rsid w:val="00641F7E"/>
    <w:rsid w:val="0067601D"/>
    <w:rsid w:val="006834BE"/>
    <w:rsid w:val="00741DAA"/>
    <w:rsid w:val="007458CE"/>
    <w:rsid w:val="00747CCE"/>
    <w:rsid w:val="00770F87"/>
    <w:rsid w:val="007A0D16"/>
    <w:rsid w:val="007B3E96"/>
    <w:rsid w:val="007C4107"/>
    <w:rsid w:val="007F2E6B"/>
    <w:rsid w:val="00811BC5"/>
    <w:rsid w:val="0085437A"/>
    <w:rsid w:val="00855B6A"/>
    <w:rsid w:val="0087045D"/>
    <w:rsid w:val="008F1F48"/>
    <w:rsid w:val="00901463"/>
    <w:rsid w:val="00934104"/>
    <w:rsid w:val="0094135B"/>
    <w:rsid w:val="00946CB3"/>
    <w:rsid w:val="009D1F3F"/>
    <w:rsid w:val="00A04C4F"/>
    <w:rsid w:val="00A06D75"/>
    <w:rsid w:val="00A41AE1"/>
    <w:rsid w:val="00A421F7"/>
    <w:rsid w:val="00A9765D"/>
    <w:rsid w:val="00AE18EF"/>
    <w:rsid w:val="00AE1BDD"/>
    <w:rsid w:val="00AF3119"/>
    <w:rsid w:val="00B00EAD"/>
    <w:rsid w:val="00B242A2"/>
    <w:rsid w:val="00B3547C"/>
    <w:rsid w:val="00B4379D"/>
    <w:rsid w:val="00B519FA"/>
    <w:rsid w:val="00B76CA5"/>
    <w:rsid w:val="00B82BFB"/>
    <w:rsid w:val="00BE3E0D"/>
    <w:rsid w:val="00BF20B9"/>
    <w:rsid w:val="00C02B6C"/>
    <w:rsid w:val="00C27329"/>
    <w:rsid w:val="00C31EEB"/>
    <w:rsid w:val="00C8490B"/>
    <w:rsid w:val="00CB1D2B"/>
    <w:rsid w:val="00CC3689"/>
    <w:rsid w:val="00CD3CF5"/>
    <w:rsid w:val="00CF7B94"/>
    <w:rsid w:val="00D2363C"/>
    <w:rsid w:val="00D2487C"/>
    <w:rsid w:val="00D47E8F"/>
    <w:rsid w:val="00DC612F"/>
    <w:rsid w:val="00DE0839"/>
    <w:rsid w:val="00DE3145"/>
    <w:rsid w:val="00E425F3"/>
    <w:rsid w:val="00EE79D7"/>
    <w:rsid w:val="00F07824"/>
    <w:rsid w:val="00F12158"/>
    <w:rsid w:val="00F31C32"/>
    <w:rsid w:val="00F56CD7"/>
    <w:rsid w:val="00F764BE"/>
    <w:rsid w:val="00F97C9C"/>
    <w:rsid w:val="00FA0A9D"/>
    <w:rsid w:val="00FB101B"/>
    <w:rsid w:val="00FB63E7"/>
    <w:rsid w:val="00FC55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;"/>
  <w14:docId w14:val="08F3639A"/>
  <w14:defaultImageDpi w14:val="330"/>
  <w15:docId w15:val="{82A812A4-2F41-F746-AAB1-47BA7D9E84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362E65"/>
    <w:pPr>
      <w:keepNext/>
      <w:keepLines/>
      <w:numPr>
        <w:numId w:val="3"/>
      </w:numPr>
      <w:pBdr>
        <w:bottom w:val="single" w:sz="4" w:space="1" w:color="auto"/>
      </w:pBdr>
      <w:spacing w:before="480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362E65"/>
    <w:pPr>
      <w:keepNext/>
      <w:keepLines/>
      <w:numPr>
        <w:ilvl w:val="1"/>
        <w:numId w:val="3"/>
      </w:numPr>
      <w:spacing w:before="20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362E65"/>
    <w:pPr>
      <w:keepNext/>
      <w:keepLines/>
      <w:numPr>
        <w:ilvl w:val="2"/>
        <w:numId w:val="3"/>
      </w:numPr>
      <w:spacing w:before="200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1433FD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1433FD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1433FD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1433FD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1433FD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1433FD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Fett1">
    <w:name w:val="Fett1"/>
    <w:basedOn w:val="Absatz-Standardschriftart"/>
    <w:uiPriority w:val="1"/>
    <w:qFormat/>
    <w:rsid w:val="007B3E96"/>
    <w:rPr>
      <w:b/>
    </w:rPr>
  </w:style>
  <w:style w:type="paragraph" w:customStyle="1" w:styleId="centered">
    <w:name w:val="centered"/>
    <w:basedOn w:val="Standard"/>
    <w:qFormat/>
    <w:rsid w:val="001D75AB"/>
    <w:pPr>
      <w:jc w:val="center"/>
    </w:pPr>
  </w:style>
  <w:style w:type="table" w:customStyle="1" w:styleId="tabletemplate">
    <w:name w:val="table_template"/>
    <w:basedOn w:val="NormaleTabelle"/>
    <w:uiPriority w:val="59"/>
    <w:rsid w:val="00F12158"/>
    <w:pPr>
      <w:jc w:val="right"/>
    </w:pPr>
    <w:tblPr>
      <w:jc w:val="center"/>
      <w:tblBorders>
        <w:top w:val="single" w:sz="8" w:space="0" w:color="auto"/>
        <w:bottom w:val="single" w:sz="8" w:space="0" w:color="auto"/>
        <w:insideH w:val="single" w:sz="8" w:space="0" w:color="auto"/>
      </w:tblBorders>
    </w:tblPr>
    <w:trPr>
      <w:jc w:val="center"/>
    </w:trPr>
    <w:tblStylePr w:type="firstRow">
      <w:rPr>
        <w:b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HelleListe-Akzent2">
    <w:name w:val="Light List Accent 2"/>
    <w:basedOn w:val="NormaleTabelle"/>
    <w:uiPriority w:val="61"/>
    <w:rsid w:val="00FC557F"/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character" w:customStyle="1" w:styleId="berschrift1Zchn">
    <w:name w:val="Überschrift 1 Zchn"/>
    <w:basedOn w:val="Absatz-Standardschriftart"/>
    <w:link w:val="berschrift1"/>
    <w:uiPriority w:val="9"/>
    <w:rsid w:val="00362E65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362E65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362E65"/>
    <w:rPr>
      <w:rFonts w:asciiTheme="majorHAnsi" w:eastAsiaTheme="majorEastAsia" w:hAnsiTheme="majorHAnsi" w:cstheme="majorBidi"/>
      <w:b/>
      <w:bCs/>
    </w:rPr>
  </w:style>
  <w:style w:type="paragraph" w:customStyle="1" w:styleId="ImageCaption">
    <w:name w:val="Image Caption"/>
    <w:basedOn w:val="Standard"/>
    <w:qFormat/>
    <w:rsid w:val="00AE18EF"/>
    <w:pPr>
      <w:jc w:val="center"/>
    </w:pPr>
    <w:rPr>
      <w:b/>
      <w:i/>
    </w:rPr>
  </w:style>
  <w:style w:type="paragraph" w:customStyle="1" w:styleId="TableCaption">
    <w:name w:val="Table Caption"/>
    <w:basedOn w:val="ImageCaption"/>
    <w:qFormat/>
    <w:rsid w:val="00AE18EF"/>
  </w:style>
  <w:style w:type="table" w:styleId="TabelleProfessionell">
    <w:name w:val="Table Professional"/>
    <w:basedOn w:val="NormaleTabelle"/>
    <w:uiPriority w:val="99"/>
    <w:semiHidden/>
    <w:unhideWhenUsed/>
    <w:rsid w:val="00C31EEB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shd w:val="solid" w:color="000000" w:fill="FFFFFF"/>
      </w:tcPr>
    </w:tblStylePr>
  </w:style>
  <w:style w:type="paragraph" w:styleId="Verzeichnis1">
    <w:name w:val="toc 1"/>
    <w:basedOn w:val="Standard"/>
    <w:next w:val="Standard"/>
    <w:autoRedefine/>
    <w:uiPriority w:val="39"/>
    <w:unhideWhenUsed/>
    <w:rsid w:val="00FB63E7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unhideWhenUsed/>
    <w:rsid w:val="00FB63E7"/>
    <w:pPr>
      <w:spacing w:after="100"/>
      <w:ind w:left="240"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B63E7"/>
    <w:rPr>
      <w:rFonts w:ascii="Lucida Grande" w:hAnsi="Lucida Grande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B63E7"/>
    <w:rPr>
      <w:rFonts w:ascii="Lucida Grande" w:hAnsi="Lucida Grande"/>
      <w:sz w:val="18"/>
      <w:szCs w:val="18"/>
    </w:rPr>
  </w:style>
  <w:style w:type="character" w:customStyle="1" w:styleId="referenceid">
    <w:name w:val="reference_id"/>
    <w:basedOn w:val="Absatz-Standardschriftart"/>
    <w:uiPriority w:val="1"/>
    <w:rsid w:val="00457CF1"/>
    <w:rPr>
      <w:vertAlign w:val="superscript"/>
    </w:rPr>
  </w:style>
  <w:style w:type="paragraph" w:customStyle="1" w:styleId="graphictitle">
    <w:name w:val="graphic title"/>
    <w:basedOn w:val="ImageCaption"/>
    <w:next w:val="Standard"/>
    <w:rsid w:val="0035500D"/>
  </w:style>
  <w:style w:type="paragraph" w:customStyle="1" w:styleId="tabletitle">
    <w:name w:val="table title"/>
    <w:basedOn w:val="TableCaption"/>
    <w:next w:val="Standard"/>
    <w:rsid w:val="00901463"/>
  </w:style>
  <w:style w:type="character" w:customStyle="1" w:styleId="KommentartextZchn">
    <w:name w:val="Kommentartext Zchn"/>
    <w:aliases w:val="Char Char Zchn,Char Char Char Zchn"/>
    <w:link w:val="Kommentartext"/>
    <w:uiPriority w:val="99"/>
    <w:locked/>
    <w:rsid w:val="00602C3B"/>
    <w:rPr>
      <w:rFonts w:ascii="Times New Roman" w:eastAsia="Times New Roman" w:hAnsi="Times New Roman" w:cs="Times New Roman"/>
    </w:rPr>
  </w:style>
  <w:style w:type="paragraph" w:styleId="Kommentartext">
    <w:name w:val="annotation text"/>
    <w:aliases w:val="Char Char,Char Char Char"/>
    <w:basedOn w:val="Standard"/>
    <w:link w:val="KommentartextZchn"/>
    <w:uiPriority w:val="99"/>
    <w:unhideWhenUsed/>
    <w:rsid w:val="00602C3B"/>
    <w:pPr>
      <w:tabs>
        <w:tab w:val="left" w:pos="567"/>
      </w:tabs>
      <w:spacing w:before="120" w:after="240" w:line="480" w:lineRule="auto"/>
      <w:jc w:val="both"/>
    </w:pPr>
    <w:rPr>
      <w:rFonts w:ascii="Times New Roman" w:eastAsia="Times New Roman" w:hAnsi="Times New Roman" w:cs="Times New Roman"/>
    </w:rPr>
  </w:style>
  <w:style w:type="character" w:customStyle="1" w:styleId="KommentartextZchn1">
    <w:name w:val="Kommentartext Zchn1"/>
    <w:basedOn w:val="Absatz-Standardschriftart"/>
    <w:uiPriority w:val="99"/>
    <w:semiHidden/>
    <w:rsid w:val="00602C3B"/>
    <w:rPr>
      <w:sz w:val="20"/>
      <w:szCs w:val="20"/>
    </w:rPr>
  </w:style>
  <w:style w:type="character" w:styleId="Kommentarzeichen">
    <w:name w:val="annotation reference"/>
    <w:uiPriority w:val="99"/>
    <w:semiHidden/>
    <w:unhideWhenUsed/>
    <w:rsid w:val="00602C3B"/>
    <w:rPr>
      <w:sz w:val="16"/>
      <w:szCs w:val="16"/>
    </w:rPr>
  </w:style>
  <w:style w:type="character" w:styleId="Hyperlink">
    <w:name w:val="Hyperlink"/>
    <w:basedOn w:val="Absatz-Standardschriftart"/>
    <w:uiPriority w:val="99"/>
    <w:unhideWhenUsed/>
    <w:rsid w:val="002F0BC1"/>
    <w:rPr>
      <w:color w:val="0000FF" w:themeColor="hyperlink"/>
      <w:u w:val="singl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545072"/>
    <w:pPr>
      <w:tabs>
        <w:tab w:val="clear" w:pos="567"/>
      </w:tabs>
      <w:spacing w:before="0" w:after="0" w:line="240" w:lineRule="auto"/>
      <w:jc w:val="left"/>
    </w:pPr>
    <w:rPr>
      <w:rFonts w:asciiTheme="minorHAnsi" w:eastAsiaTheme="minorEastAsia" w:hAnsiTheme="minorHAnsi" w:cstheme="minorBidi"/>
      <w:b/>
      <w:bCs/>
      <w:sz w:val="20"/>
      <w:szCs w:val="20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545072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EndNoteBibliographyTitle">
    <w:name w:val="EndNote Bibliography Title"/>
    <w:basedOn w:val="Standard"/>
    <w:link w:val="EndNoteBibliographyTitleZchn"/>
    <w:rsid w:val="00CB1D2B"/>
    <w:pPr>
      <w:jc w:val="center"/>
    </w:pPr>
    <w:rPr>
      <w:rFonts w:ascii="Cambria" w:hAnsi="Cambria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CB1D2B"/>
    <w:rPr>
      <w:rFonts w:ascii="Cambria" w:hAnsi="Cambria"/>
    </w:rPr>
  </w:style>
  <w:style w:type="paragraph" w:customStyle="1" w:styleId="EndNoteBibliography">
    <w:name w:val="EndNote Bibliography"/>
    <w:basedOn w:val="Standard"/>
    <w:link w:val="EndNoteBibliographyZchn"/>
    <w:rsid w:val="00CB1D2B"/>
    <w:rPr>
      <w:rFonts w:ascii="Cambria" w:hAnsi="Cambria"/>
    </w:rPr>
  </w:style>
  <w:style w:type="character" w:customStyle="1" w:styleId="EndNoteBibliographyZchn">
    <w:name w:val="EndNote Bibliography Zchn"/>
    <w:basedOn w:val="Absatz-Standardschriftart"/>
    <w:link w:val="EndNoteBibliography"/>
    <w:rsid w:val="00CB1D2B"/>
    <w:rPr>
      <w:rFonts w:ascii="Cambria" w:hAnsi="Cambria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CB1D2B"/>
    <w:rPr>
      <w:color w:val="605E5C"/>
      <w:shd w:val="clear" w:color="auto" w:fill="E1DFDD"/>
    </w:rPr>
  </w:style>
  <w:style w:type="character" w:styleId="Platzhaltertext">
    <w:name w:val="Placeholder Text"/>
    <w:basedOn w:val="Absatz-Standardschriftart"/>
    <w:uiPriority w:val="99"/>
    <w:semiHidden/>
    <w:rsid w:val="001433FD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1433FD"/>
    <w:pPr>
      <w:tabs>
        <w:tab w:val="left" w:pos="454"/>
      </w:tabs>
      <w:spacing w:after="120"/>
      <w:ind w:left="454" w:hanging="454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1433FD"/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1433FD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1433FD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1433FD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1433FD"/>
    <w:rPr>
      <w:rFonts w:asciiTheme="majorHAnsi" w:eastAsiaTheme="majorEastAsia" w:hAnsiTheme="majorHAnsi" w:cstheme="majorBidi"/>
      <w:b/>
      <w:bCs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1433FD"/>
    <w:pPr>
      <w:outlineLvl w:val="9"/>
    </w:pPr>
    <w:rPr>
      <w:rFonts w:ascii="Times New Roman" w:hAnsi="Times New Roman" w:cs="Times New Roman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1433FD"/>
    <w:rPr>
      <w:rFonts w:ascii="Times New Roman" w:eastAsiaTheme="majorEastAsia" w:hAnsi="Times New Roman" w:cs="Times New Roman"/>
      <w:b/>
      <w:bCs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1433FD"/>
    <w:pPr>
      <w:outlineLvl w:val="9"/>
    </w:pPr>
    <w:rPr>
      <w:rFonts w:ascii="Times New Roman" w:hAnsi="Times New Roman" w:cs="Times New Roman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1433FD"/>
    <w:rPr>
      <w:rFonts w:ascii="Times New Roman" w:eastAsiaTheme="majorEastAsia" w:hAnsi="Times New Roman" w:cs="Times New Roman"/>
      <w:b/>
      <w:bCs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1433FD"/>
    <w:pPr>
      <w:outlineLvl w:val="9"/>
    </w:pPr>
    <w:rPr>
      <w:rFonts w:ascii="Times New Roman" w:hAnsi="Times New Roman" w:cs="Times New Roman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1433FD"/>
    <w:rPr>
      <w:rFonts w:ascii="Times New Roman" w:eastAsiaTheme="majorEastAsia" w:hAnsi="Times New Roman" w:cs="Times New Roman"/>
      <w:i/>
      <w:iCs/>
      <w:color w:val="365F91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1433FD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1433FD"/>
    <w:pPr>
      <w:outlineLvl w:val="9"/>
    </w:pPr>
    <w:rPr>
      <w:rFonts w:ascii="Times New Roman" w:hAnsi="Times New Roman" w:cs="Times New Roman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1433FD"/>
    <w:rPr>
      <w:rFonts w:ascii="Times New Roman" w:eastAsiaTheme="majorEastAsia" w:hAnsi="Times New Roman" w:cs="Times New Roman"/>
      <w:color w:val="365F9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1433FD"/>
    <w:rPr>
      <w:rFonts w:asciiTheme="majorHAnsi" w:eastAsiaTheme="majorEastAsia" w:hAnsiTheme="majorHAnsi" w:cstheme="majorBidi"/>
      <w:color w:val="365F91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1433FD"/>
    <w:pPr>
      <w:outlineLvl w:val="9"/>
    </w:pPr>
    <w:rPr>
      <w:rFonts w:ascii="Times New Roman" w:hAnsi="Times New Roman" w:cs="Times New Roman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1433FD"/>
    <w:rPr>
      <w:rFonts w:ascii="Times New Roman" w:eastAsiaTheme="majorEastAsia" w:hAnsi="Times New Roman" w:cs="Times New Roman"/>
      <w:color w:val="243F60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1433FD"/>
    <w:rPr>
      <w:rFonts w:asciiTheme="majorHAnsi" w:eastAsiaTheme="majorEastAsia" w:hAnsiTheme="majorHAnsi" w:cstheme="majorBidi"/>
      <w:color w:val="243F60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1433FD"/>
    <w:pPr>
      <w:outlineLvl w:val="9"/>
    </w:pPr>
    <w:rPr>
      <w:rFonts w:ascii="Times New Roman" w:hAnsi="Times New Roman" w:cs="Times New Roman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1433FD"/>
    <w:rPr>
      <w:rFonts w:ascii="Times New Roman" w:eastAsiaTheme="majorEastAsia" w:hAnsi="Times New Roman" w:cs="Times New Roman"/>
      <w:i/>
      <w:iCs/>
      <w:color w:val="243F60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1433F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1433FD"/>
    <w:pPr>
      <w:outlineLvl w:val="9"/>
    </w:pPr>
    <w:rPr>
      <w:rFonts w:ascii="Times New Roman" w:hAnsi="Times New Roman" w:cs="Times New Roman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1433FD"/>
    <w:rPr>
      <w:rFonts w:ascii="Times New Roman" w:eastAsiaTheme="majorEastAsia" w:hAnsi="Times New Roman" w:cs="Times New Roman"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1433F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1433FD"/>
    <w:pPr>
      <w:outlineLvl w:val="9"/>
    </w:pPr>
    <w:rPr>
      <w:rFonts w:ascii="Times New Roman" w:hAnsi="Times New Roman" w:cs="Times New Roman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1433FD"/>
    <w:rPr>
      <w:rFonts w:ascii="Times New Roman" w:eastAsiaTheme="majorEastAsia" w:hAnsi="Times New Roman" w:cs="Times New Roman"/>
      <w:i/>
      <w:iCs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1433F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1544</Words>
  <Characters>9733</Characters>
  <Application>Microsoft Office Word</Application>
  <DocSecurity>0</DocSecurity>
  <Lines>81</Lines>
  <Paragraphs>2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11255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sjoergBaurecht</dc:creator>
  <cp:keywords/>
  <dc:description/>
  <cp:lastModifiedBy>HansjoergBaurecht</cp:lastModifiedBy>
  <cp:revision>3</cp:revision>
  <dcterms:created xsi:type="dcterms:W3CDTF">2021-03-26T11:31:00Z</dcterms:created>
  <dcterms:modified xsi:type="dcterms:W3CDTF">2021-03-26T11:32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ocear4Word_StyleTitle">
    <vt:lpwstr>PLOS Medicine</vt:lpwstr>
  </property>
</Properties>
</file>